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2E562620" w14:textId="77777777" w:rsidR="00A4671A" w:rsidRPr="00376CC5" w:rsidRDefault="00A4671A" w:rsidP="00A4671A">
      <w:pPr>
        <w:pStyle w:val="AuthorList"/>
      </w:pPr>
      <w:bookmarkStart w:id="0" w:name="_Hlk534724846"/>
      <w:r w:rsidRPr="00CD56D4">
        <w:rPr>
          <w:bCs/>
        </w:rPr>
        <w:t>Rebecca J. Stevick</w:t>
      </w:r>
      <w:r w:rsidRPr="00CD56D4">
        <w:rPr>
          <w:bCs/>
          <w:vertAlign w:val="superscript"/>
        </w:rPr>
        <w:t>1</w:t>
      </w:r>
      <w:r w:rsidRPr="00CD56D4">
        <w:rPr>
          <w:bCs/>
        </w:rPr>
        <w:t>, Saebom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commentRangeStart w:id="1"/>
      <w:r>
        <w:rPr>
          <w:bCs/>
        </w:rPr>
        <w:t>Karin Tammi</w:t>
      </w:r>
      <w:r w:rsidRPr="00CD56D4">
        <w:rPr>
          <w:bCs/>
          <w:vertAlign w:val="superscript"/>
        </w:rPr>
        <w:t>5</w:t>
      </w:r>
      <w:commentRangeEnd w:id="1"/>
      <w:r>
        <w:rPr>
          <w:rStyle w:val="CommentReference"/>
          <w:rFonts w:cstheme="minorBidi"/>
          <w:b w:val="0"/>
        </w:rPr>
        <w:commentReference w:id="1"/>
      </w:r>
      <w:r>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r>
        <w:rPr>
          <w:bCs/>
          <w:vertAlign w:val="superscript"/>
        </w:rPr>
        <w:t>7</w:t>
      </w:r>
      <w:r w:rsidRPr="00CD56D4">
        <w:rPr>
          <w:bCs/>
          <w:vertAlign w:val="superscript"/>
        </w:rPr>
        <w:t>,*</w:t>
      </w:r>
    </w:p>
    <w:p w14:paraId="3A016F7E" w14:textId="77777777" w:rsidR="00A4671A" w:rsidRPr="00CD56D4" w:rsidRDefault="00A4671A" w:rsidP="00A4671A">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641F14C1" w14:textId="77777777" w:rsidR="00A4671A" w:rsidRPr="002D4854" w:rsidRDefault="00A4671A" w:rsidP="00A4671A">
      <w:pPr>
        <w:pStyle w:val="CommentText"/>
        <w:spacing w:after="0"/>
      </w:pPr>
      <w:r w:rsidRPr="00CD56D4">
        <w:rPr>
          <w:rFonts w:cs="Times New Roman"/>
          <w:vertAlign w:val="superscript"/>
        </w:rPr>
        <w:t>2</w:t>
      </w:r>
      <w:r>
        <w:rPr>
          <w:rFonts w:cs="Times New Roman" w:hint="eastAsia"/>
          <w:color w:val="000000"/>
          <w:sz w:val="24"/>
          <w:szCs w:val="24"/>
          <w:lang w:eastAsia="ko-KR"/>
        </w:rPr>
        <w:t>Aquaculture Industry Research Division</w:t>
      </w:r>
      <w:r>
        <w:rPr>
          <w:rFonts w:cs="Times New Roman" w:hint="eastAsia"/>
          <w:color w:val="000000"/>
          <w:sz w:val="24"/>
          <w:szCs w:val="24"/>
        </w:rPr>
        <w:t>, East Sea Fisheries Research Institute, National Institute of Fisheries Science</w:t>
      </w:r>
      <w:r>
        <w:rPr>
          <w:rFonts w:cs="Times New Roman" w:hint="eastAsia"/>
          <w:color w:val="000000"/>
          <w:sz w:val="24"/>
          <w:szCs w:val="24"/>
          <w:lang w:eastAsia="ko-KR"/>
        </w:rPr>
        <w:t>,</w:t>
      </w:r>
      <w:r>
        <w:rPr>
          <w:rFonts w:cs="Times New Roman" w:hint="eastAsia"/>
          <w:color w:val="000000"/>
          <w:sz w:val="24"/>
          <w:szCs w:val="24"/>
        </w:rPr>
        <w:t xml:space="preserve"> Gangneung, Gangwon-do,</w:t>
      </w:r>
      <w:r>
        <w:rPr>
          <w:rFonts w:cs="Times New Roman" w:hint="eastAsia"/>
          <w:color w:val="000000"/>
          <w:sz w:val="24"/>
          <w:szCs w:val="24"/>
          <w:lang w:eastAsia="ko-KR"/>
        </w:rPr>
        <w:t xml:space="preserve"> Republic of</w:t>
      </w:r>
      <w:r>
        <w:rPr>
          <w:rFonts w:cs="Times New Roman" w:hint="eastAsia"/>
          <w:color w:val="000000"/>
          <w:sz w:val="24"/>
          <w:szCs w:val="24"/>
        </w:rPr>
        <w:t xml:space="preserve"> Korea</w:t>
      </w:r>
    </w:p>
    <w:p w14:paraId="176C241B" w14:textId="77777777" w:rsidR="00A4671A" w:rsidRPr="00CD56D4" w:rsidRDefault="00A4671A" w:rsidP="00A4671A">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AB1DA2E" w14:textId="77777777" w:rsidR="00A4671A" w:rsidRPr="00CD56D4" w:rsidRDefault="00A4671A" w:rsidP="00A4671A">
      <w:pPr>
        <w:spacing w:after="0"/>
        <w:rPr>
          <w:rFonts w:cs="Times New Roman"/>
        </w:rPr>
      </w:pPr>
      <w:r w:rsidRPr="00CD56D4">
        <w:rPr>
          <w:rFonts w:cs="Times New Roman"/>
          <w:vertAlign w:val="superscript"/>
        </w:rPr>
        <w:t>4</w:t>
      </w:r>
      <w:r>
        <w:rPr>
          <w:rFonts w:cs="Times New Roman"/>
        </w:rPr>
        <w:t>Department of Biomedical and Pharmaceutical Sciences, C</w:t>
      </w:r>
      <w:r w:rsidRPr="00CD56D4">
        <w:rPr>
          <w:rFonts w:cs="Times New Roman"/>
        </w:rPr>
        <w:t>ollege of Pharmacy,</w:t>
      </w:r>
      <w:r w:rsidRPr="00E65F9E">
        <w:rPr>
          <w:rFonts w:cs="Times New Roman"/>
        </w:rPr>
        <w:t xml:space="preserve"> </w:t>
      </w:r>
      <w:r w:rsidRPr="00CD56D4">
        <w:rPr>
          <w:rFonts w:cs="Times New Roman"/>
        </w:rPr>
        <w:t>University of Rhode Island, Kingston, RI</w:t>
      </w:r>
      <w:r>
        <w:rPr>
          <w:rFonts w:cs="Times New Roman"/>
        </w:rPr>
        <w:t>, USA</w:t>
      </w:r>
    </w:p>
    <w:p w14:paraId="040BDD4C" w14:textId="77777777" w:rsidR="00A4671A" w:rsidRPr="00CD56D4" w:rsidRDefault="00A4671A" w:rsidP="00A4671A">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56356421" w14:textId="77777777" w:rsidR="00A4671A" w:rsidRDefault="00A4671A" w:rsidP="00A4671A">
      <w:pPr>
        <w:spacing w:after="0"/>
        <w:rPr>
          <w:rFonts w:cs="Times New Roman"/>
        </w:rPr>
      </w:pPr>
      <w:commentRangeStart w:id="2"/>
      <w:r w:rsidRPr="00CD56D4">
        <w:rPr>
          <w:rFonts w:cs="Times New Roman"/>
          <w:vertAlign w:val="superscript"/>
        </w:rPr>
        <w:t>6</w:t>
      </w:r>
      <w:r w:rsidRPr="00CD56D4">
        <w:rPr>
          <w:rFonts w:cs="Times New Roman"/>
        </w:rPr>
        <w:t>Florida Atlantic University,</w:t>
      </w:r>
      <w:r>
        <w:rPr>
          <w:rFonts w:cs="Times New Roman"/>
        </w:rPr>
        <w:t xml:space="preserve"> Boca Raton</w:t>
      </w:r>
      <w:r w:rsidRPr="00CD56D4">
        <w:rPr>
          <w:rFonts w:cs="Times New Roman"/>
        </w:rPr>
        <w:t>, FL</w:t>
      </w:r>
      <w:r>
        <w:rPr>
          <w:rFonts w:cs="Times New Roman"/>
        </w:rPr>
        <w:t>, USA</w:t>
      </w:r>
      <w:commentRangeEnd w:id="2"/>
      <w:r>
        <w:rPr>
          <w:rStyle w:val="CommentReference"/>
        </w:rPr>
        <w:commentReference w:id="2"/>
      </w:r>
    </w:p>
    <w:p w14:paraId="594F36AE" w14:textId="77777777" w:rsidR="00A4671A" w:rsidRPr="00CD56D4" w:rsidRDefault="00A4671A" w:rsidP="00A4671A">
      <w:pPr>
        <w:spacing w:after="0"/>
        <w:rPr>
          <w:rFonts w:cs="Times New Roman"/>
        </w:rPr>
      </w:pPr>
      <w:r>
        <w:rPr>
          <w:bCs/>
          <w:vertAlign w:val="superscript"/>
        </w:rPr>
        <w:t>7</w:t>
      </w:r>
      <w:r w:rsidRPr="00CD56D4">
        <w:rPr>
          <w:rFonts w:cs="Times New Roman"/>
        </w:rPr>
        <w:t>Department of Fisheries, Animal and Veterinary Sciences, University of Rhode Island, Kingston, RI</w:t>
      </w:r>
      <w:r>
        <w:rPr>
          <w:rFonts w:cs="Times New Roman"/>
        </w:rPr>
        <w:t>, USA</w:t>
      </w:r>
    </w:p>
    <w:p w14:paraId="71EFE5B2" w14:textId="77777777" w:rsidR="002868E2" w:rsidRPr="00376CC5" w:rsidRDefault="002868E2" w:rsidP="00671D9A">
      <w:pPr>
        <w:spacing w:before="240" w:after="0"/>
        <w:rPr>
          <w:rFonts w:cs="Times New Roman"/>
          <w:b/>
          <w:szCs w:val="24"/>
        </w:rPr>
      </w:pPr>
      <w:bookmarkStart w:id="3" w:name="_GoBack"/>
      <w:bookmarkEnd w:id="0"/>
      <w:bookmarkEnd w:id="3"/>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04C3E988" w14:textId="69357A2F" w:rsidR="00EA3D3C" w:rsidRDefault="005433E4" w:rsidP="00147395">
      <w:pPr>
        <w:rPr>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following spawning. Samples were analyzed by 16S rDNA sequencing of the V4 or V6 regions followed by taxonomic classification, in order to determine bacterial community structures.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w:t>
      </w:r>
      <w:ins w:id="4" w:author="David Nelson" w:date="2018-12-11T14:14:00Z">
        <w:r w:rsidR="003631E4">
          <w:rPr>
            <w:color w:val="000000"/>
          </w:rPr>
          <w:t>e</w:t>
        </w:r>
      </w:ins>
      <w:r>
        <w:rPr>
          <w:color w:val="000000"/>
        </w:rPr>
        <w:t>. Co-occurrence network analysis suggests that probiotic treatments have a systematic effect on bacterial community structures, mediated through select taxa associated with the probiotic target species.</w:t>
      </w:r>
    </w:p>
    <w:p w14:paraId="7A163CD4" w14:textId="3802A164" w:rsidR="002E5918" w:rsidRDefault="002E5918" w:rsidP="00147395">
      <w:pPr>
        <w:rPr>
          <w:szCs w:val="24"/>
        </w:rPr>
      </w:pPr>
    </w:p>
    <w:p w14:paraId="57F65677" w14:textId="77777777" w:rsidR="00B7331C" w:rsidRDefault="00B7331C" w:rsidP="00147395">
      <w:pPr>
        <w:rPr>
          <w:szCs w:val="24"/>
        </w:rPr>
      </w:pPr>
    </w:p>
    <w:p w14:paraId="2595A492" w14:textId="77777777" w:rsidR="005433E4" w:rsidRDefault="005433E4">
      <w:pPr>
        <w:spacing w:before="0" w:after="200" w:line="276" w:lineRule="auto"/>
        <w:rPr>
          <w:rFonts w:eastAsia="Cambria" w:cs="Times New Roman"/>
          <w:b/>
          <w:szCs w:val="24"/>
        </w:rPr>
      </w:pPr>
      <w:r>
        <w:br w:type="page"/>
      </w:r>
    </w:p>
    <w:p w14:paraId="17274318" w14:textId="11B3461E" w:rsidR="00B07448" w:rsidRDefault="00EA3D3C" w:rsidP="00B07448">
      <w:pPr>
        <w:pStyle w:val="Heading1"/>
      </w:pPr>
      <w:r w:rsidRPr="00376CC5">
        <w:lastRenderedPageBreak/>
        <w:t>Introduction</w:t>
      </w:r>
    </w:p>
    <w:p w14:paraId="0C6C895D" w14:textId="40545583"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1.</w:t>
      </w:r>
      <w:commentRangeStart w:id="5"/>
      <w:commentRangeStart w:id="6"/>
      <w:r>
        <w:t>57</w:t>
      </w:r>
      <w:commentRangeEnd w:id="5"/>
      <w:r w:rsidR="004209C4">
        <w:rPr>
          <w:rStyle w:val="CommentReference"/>
        </w:rPr>
        <w:commentReference w:id="5"/>
      </w:r>
      <w:commentRangeEnd w:id="6"/>
      <w:r w:rsidR="005433E4">
        <w:rPr>
          <w:rStyle w:val="CommentReference"/>
        </w:rPr>
        <w:commentReference w:id="6"/>
      </w:r>
      <w:r>
        <w:t xml:space="preserve"> trillion USD, and disease is a primary limiting factor on its growth and economic worth </w:t>
      </w:r>
      <w:r>
        <w:fldChar w:fldCharType="begin" w:fldLock="1"/>
      </w:r>
      <w:r w:rsidR="005433E4">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noteIndex" : 0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5433E4">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noteIndex" : 0 }, "schema" : "https://github.com/citation-style-language/schema/raw/master/csl-citation.json" }</w:instrText>
      </w:r>
      <w:r>
        <w:fldChar w:fldCharType="separate"/>
      </w:r>
      <w:r w:rsidRPr="007D5DCA">
        <w:rPr>
          <w:noProof/>
        </w:rPr>
        <w:t>(Mckindsey et al., 2007)</w:t>
      </w:r>
      <w:r>
        <w:fldChar w:fldCharType="end"/>
      </w:r>
      <w:r>
        <w:t>.</w:t>
      </w:r>
    </w:p>
    <w:p w14:paraId="3ADE5FB8" w14:textId="695CA29D"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5433E4">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74CC2362"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w:t>
      </w:r>
      <w:del w:id="7" w:author="David Rowley" w:date="2019-01-05T14:04:00Z">
        <w:r w:rsidDel="00B93EED">
          <w:delText xml:space="preserve">the </w:delText>
        </w:r>
      </w:del>
      <w:r>
        <w:t xml:space="preserve">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36A55219" w:rsidR="00417134" w:rsidRDefault="002E5918" w:rsidP="002E5918">
      <w:r>
        <w:t xml:space="preserve">Previous studies of the microbiome in adult oysters have shown differences in microbiota according to tissue type, </w:t>
      </w:r>
      <w:ins w:id="8" w:author="David Rowley" w:date="2019-01-05T14:04:00Z">
        <w:r w:rsidR="00B93EED">
          <w:t xml:space="preserve">geographic </w:t>
        </w:r>
      </w:ins>
      <w:r>
        <w:t xml:space="preserve">location, season, and environmental conditions </w:t>
      </w:r>
      <w:r w:rsidRPr="001C096D">
        <w:fldChar w:fldCharType="begin" w:fldLock="1"/>
      </w:r>
      <w:r w:rsidR="005433E4">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noteIndex" : 0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commentRangeStart w:id="9"/>
      <w:r w:rsidR="003A1B46">
        <w:rPr>
          <w:color w:val="000000"/>
        </w:rPr>
        <w:t xml:space="preserve">Three independent microbiome studies of larval cultures of the Pacific oyster, </w:t>
      </w:r>
      <w:r w:rsidR="003A1B46">
        <w:rPr>
          <w:i/>
          <w:iCs/>
          <w:color w:val="000000"/>
        </w:rPr>
        <w:t>Crassostrea gigas</w:t>
      </w:r>
      <w:r w:rsidR="003A1B46">
        <w:rPr>
          <w:color w:val="000000"/>
        </w:rPr>
        <w:t xml:space="preserve"> found that, even though the microbiome in the rearing water changes throughout the year, there is little effect of rearing conditions themselves, including s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commentRangeEnd w:id="9"/>
      <w:r w:rsidR="00B93EED">
        <w:rPr>
          <w:rStyle w:val="CommentReference"/>
        </w:rPr>
        <w:commentReference w:id="9"/>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C85F547"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r w:rsidR="00B01394">
        <w:t>biofilms</w:t>
      </w:r>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4A6EC197" w:rsidR="002B224F" w:rsidRDefault="002B224F" w:rsidP="002B224F">
      <w:pPr>
        <w:pStyle w:val="Heading2"/>
      </w:pPr>
      <w:r>
        <w:t>Bacterial Strain</w:t>
      </w:r>
      <w:ins w:id="10" w:author="David Nelson" w:date="2018-12-11T14:24:00Z">
        <w:r w:rsidR="003631E4">
          <w:t xml:space="preserve"> and Culture Conditions</w:t>
        </w:r>
      </w:ins>
    </w:p>
    <w:p w14:paraId="2BB1AB21" w14:textId="1F7F8C8D"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w:t>
      </w:r>
      <w:del w:id="11" w:author="David Rowley" w:date="2019-01-05T14:09:00Z">
        <w:r w:rsidRPr="00CD56D4" w:rsidDel="00600D3D">
          <w:delText xml:space="preserve">Narrow </w:delText>
        </w:r>
      </w:del>
      <w:ins w:id="12" w:author="David Rowley" w:date="2019-01-05T14:09:00Z">
        <w:r w:rsidR="00600D3D">
          <w:t>Pettaquamscutt</w:t>
        </w:r>
        <w:r w:rsidR="00600D3D" w:rsidRPr="00CD56D4">
          <w:t xml:space="preserve"> </w:t>
        </w:r>
      </w:ins>
      <w:r w:rsidRPr="00CD56D4">
        <w:t xml:space="preserve">River in Rhode Island </w:t>
      </w:r>
      <w:r w:rsidRPr="00CD56D4">
        <w:fldChar w:fldCharType="begin" w:fldLock="1"/>
      </w:r>
      <w:r w:rsidR="005433E4">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w:t>
      </w:r>
      <w:commentRangeStart w:id="13"/>
      <w:r w:rsidRPr="00CD56D4">
        <w:t xml:space="preserve">yeast peptone with 3% </w:t>
      </w:r>
      <w:r w:rsidR="00BA2257">
        <w:t>salt</w:t>
      </w:r>
      <w:r w:rsidRPr="00CD56D4">
        <w:t xml:space="preserve"> (</w:t>
      </w:r>
      <w:ins w:id="14" w:author="David Nelson" w:date="2018-12-11T14:22:00Z">
        <w:r w:rsidR="003631E4">
          <w:t>m</w:t>
        </w:r>
      </w:ins>
      <w:r w:rsidRPr="00CD56D4">
        <w:t>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w:t>
      </w:r>
      <w:commentRangeEnd w:id="13"/>
      <w:r w:rsidR="003631E4">
        <w:rPr>
          <w:rStyle w:val="CommentReference"/>
        </w:rPr>
        <w:commentReference w:id="13"/>
      </w:r>
      <w:r w:rsidRPr="00CD56D4">
        <w:t xml:space="preserve"> at 28 °C with shaking at 170 rpm. The bacterial cell concentration was estimated by a OD</w:t>
      </w:r>
      <w:r w:rsidRPr="00CD56D4">
        <w:rPr>
          <w:vertAlign w:val="subscript"/>
        </w:rPr>
        <w:t>550</w:t>
      </w:r>
      <w:r w:rsidRPr="00CD56D4">
        <w:t xml:space="preserve"> measurement using a spectrophotometer (Synergy HT, BioTek,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89100F2" w14:textId="792C5216"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in prep</w:t>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 University (Bristol, RI, USA) following standard procedures</w:t>
      </w:r>
      <w:r w:rsidR="00AE6985">
        <w:rPr>
          <w:color w:val="000000"/>
        </w:rPr>
        <w:t xml:space="preserve"> </w:t>
      </w:r>
      <w:r w:rsidR="00AE6985">
        <w:rPr>
          <w:color w:val="000000"/>
        </w:rPr>
        <w:fldChar w:fldCharType="begin" w:fldLock="1"/>
      </w:r>
      <w:r w:rsidR="00E13122">
        <w:rPr>
          <w:color w:val="000000"/>
        </w:rPr>
        <w:instrText>ADDIN CSL_CITATION {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s" : [ "http://www.mendeley.com/documents/?uuid=6271c68b-31d1-4844-9efd-c8e0dd11a7b7" ] } ], "mendeley" : { "formattedCitation" : "(Helm et al., 2004)", "plainTextFormattedCitation" : "(Helm et al., 2004)", "previouslyFormattedCitation" : "(Helm et al., 2004)" }, "properties" : { "noteIndex" : 0 }, "schema" : "https://github.com/citation-style-language/schema/raw/master/csl-citation.json" }</w:instrText>
      </w:r>
      <w:r w:rsidR="00AE6985">
        <w:rPr>
          <w:color w:val="000000"/>
        </w:rPr>
        <w:fldChar w:fldCharType="separate"/>
      </w:r>
      <w:r w:rsidR="00AE6985" w:rsidRPr="00AE6985">
        <w:rPr>
          <w:noProof/>
          <w:color w:val="000000"/>
        </w:rPr>
        <w:t>(Helm et al., 2004)</w:t>
      </w:r>
      <w:r w:rsidR="00AE6985">
        <w:rPr>
          <w:color w:val="000000"/>
        </w:rPr>
        <w:fldChar w:fldCharType="end"/>
      </w:r>
      <w:r w:rsidR="00AE6985">
        <w:rPr>
          <w:color w:val="000000"/>
        </w:rPr>
        <w:t xml:space="preserve">. </w:t>
      </w:r>
      <w:r>
        <w:rPr>
          <w:color w:val="000000"/>
        </w:rPr>
        <w:t xml:space="preserve">Spawning is referred to as Day 0 throughout the manuscript. Larvae (1-day old) were distributed and maintained in static conditions in triplicate 120 L conical tanks for each treatment at room temperature (approximately 23 °C) and a salinity of 28 psu.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ins w:id="15" w:author="David Nelson" w:date="2018-12-11T14:26:00Z">
        <w:r w:rsidR="003631E4" w:rsidRPr="003631E4">
          <w:rPr>
            <w:color w:val="000000"/>
            <w:vertAlign w:val="superscript"/>
            <w:rPrChange w:id="16" w:author="David Nelson" w:date="2018-12-11T14:26:00Z">
              <w:rPr>
                <w:color w:val="000000"/>
              </w:rPr>
            </w:rPrChange>
          </w:rPr>
          <w:t>4</w:t>
        </w:r>
      </w:ins>
      <w:del w:id="17" w:author="David Nelson" w:date="2018-12-11T14:26:00Z">
        <w:r w:rsidDel="003631E4">
          <w:rPr>
            <w:color w:val="000000"/>
            <w:sz w:val="14"/>
            <w:szCs w:val="14"/>
            <w:vertAlign w:val="superscript"/>
          </w:rPr>
          <w:delText>4</w:delText>
        </w:r>
      </w:del>
      <w:r>
        <w:rPr>
          <w:color w:val="000000"/>
        </w:rPr>
        <w:t xml:space="preserve"> CFU/mL to non-control tanks after being mixed with an algal feed. The microalgae strains used throughout the trial for feeding were </w:t>
      </w:r>
      <w:r>
        <w:rPr>
          <w:i/>
          <w:iCs/>
          <w:color w:val="000000"/>
        </w:rPr>
        <w:t>Chaetoceros muelleri</w:t>
      </w:r>
      <w:r>
        <w:rPr>
          <w:color w:val="000000"/>
        </w:rPr>
        <w:t xml:space="preserve"> (CCMP1316), </w:t>
      </w:r>
      <w:r>
        <w:rPr>
          <w:i/>
          <w:iCs/>
          <w:color w:val="000000"/>
        </w:rPr>
        <w:t>Isochrysis galbana</w:t>
      </w:r>
      <w:r>
        <w:rPr>
          <w:color w:val="000000"/>
        </w:rPr>
        <w:t xml:space="preserve"> (CCMP1323), </w:t>
      </w:r>
      <w:r>
        <w:rPr>
          <w:i/>
          <w:iCs/>
          <w:color w:val="000000"/>
        </w:rPr>
        <w:t xml:space="preserve">Tisochrysis lutea </w:t>
      </w:r>
      <w:r>
        <w:rPr>
          <w:color w:val="000000"/>
        </w:rPr>
        <w:t xml:space="preserve">(CCMP1324), and </w:t>
      </w:r>
      <w:r>
        <w:rPr>
          <w:i/>
          <w:iCs/>
          <w:color w:val="000000"/>
        </w:rPr>
        <w:t>Pavlova lutheri</w:t>
      </w:r>
      <w:r>
        <w:rPr>
          <w:color w:val="000000"/>
        </w:rPr>
        <w:t xml:space="preserve"> (CCMP1325), </w:t>
      </w:r>
      <w:r>
        <w:rPr>
          <w:i/>
          <w:iCs/>
          <w:color w:val="000000"/>
        </w:rPr>
        <w:t>Tetraselmis</w:t>
      </w:r>
      <w:r>
        <w:rPr>
          <w:color w:val="000000"/>
        </w:rPr>
        <w:t xml:space="preserve"> sp. (CCMP892), and </w:t>
      </w:r>
      <w:r>
        <w:rPr>
          <w:i/>
          <w:iCs/>
          <w:color w:val="000000"/>
        </w:rPr>
        <w:t>Thalassiosira weisflogii</w:t>
      </w:r>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65B425A1" w:rsidR="002B224F" w:rsidRDefault="005421AE" w:rsidP="002B224F">
      <w:pPr>
        <w:rPr>
          <w:color w:val="000000"/>
        </w:rPr>
      </w:pPr>
      <w:r>
        <w:rPr>
          <w:color w:val="000000"/>
        </w:rPr>
        <w:t xml:space="preserve">Rearing water (1 – 2 L) was collected from each of the triplicate tanks during drain-down and filtered over a 0.22 μm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μm sieve after drain-down of tank water, resuspended in 5 </w:t>
      </w:r>
      <w:del w:id="18" w:author="David Rowley" w:date="2019-01-05T14:11:00Z">
        <w:r w:rsidDel="00600D3D">
          <w:rPr>
            <w:color w:val="000000"/>
          </w:rPr>
          <w:delText xml:space="preserve">liters </w:delText>
        </w:r>
      </w:del>
      <w:ins w:id="19" w:author="David Rowley" w:date="2019-01-05T14:11:00Z">
        <w:r w:rsidR="00600D3D">
          <w:rPr>
            <w:color w:val="000000"/>
          </w:rPr>
          <w:t xml:space="preserve">L </w:t>
        </w:r>
      </w:ins>
      <w:r>
        <w:rPr>
          <w:color w:val="000000"/>
        </w:rPr>
        <w:t>of seawater, and 10 ml of oyster larvae from each tank (about 150 – 1500 larvae) were placed into a sterile tube. In the laboratory, oyster larvae were collected on a 40 μm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for independent confirmation (Table 1).</w:t>
      </w:r>
    </w:p>
    <w:p w14:paraId="3E5B4FC5" w14:textId="77777777" w:rsidR="002B224F" w:rsidRDefault="002B224F" w:rsidP="002B224F">
      <w:pPr>
        <w:pStyle w:val="Heading2"/>
      </w:pPr>
      <w:r w:rsidRPr="002B224F">
        <w:lastRenderedPageBreak/>
        <w:t>DNA Extraction, Amplification, and Sequencing</w:t>
      </w:r>
    </w:p>
    <w:p w14:paraId="3B125C5A" w14:textId="02BB7D62" w:rsidR="002E5918" w:rsidRPr="00EC538F" w:rsidRDefault="002E5918" w:rsidP="002E5918">
      <w:pPr>
        <w:rPr>
          <w:shd w:val="clear" w:color="auto" w:fill="FFFFFF"/>
        </w:rPr>
      </w:pPr>
      <w:r w:rsidRPr="00CD56D4">
        <w:t xml:space="preserve">Total DNA from water samples was extracted from the filters using the PowerWater Sterivex DNA Isolation Kit (MoBio Laboratories, USA) according to manufacturer recommendations (Trials 1 and 2) or Gentra Puregen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PowerSoil DNA Isolation Kit (MoBio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ThermoFisher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The PCR products were then analyzed with 250 bp paired-end sequencing to obtain fully overlapping reads on an Illumina MiSeq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HiSeq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66552BE8" w:rsidR="00004028" w:rsidRPr="00CD56D4" w:rsidRDefault="00004028" w:rsidP="00004028">
      <w:r>
        <w:t xml:space="preserve">Sequences from Trials 1 and 2 were demultiplexed using FastQC v0.11.4 </w:t>
      </w:r>
      <w:r>
        <w:fldChar w:fldCharType="begin" w:fldLock="1"/>
      </w:r>
      <w:r w:rsidR="005433E4">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Trimmomatic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xml:space="preserve">. All sequences </w:t>
      </w:r>
      <w:del w:id="20" w:author="David Rowley" w:date="2019-01-05T14:14:00Z">
        <w:r w:rsidDel="00600D3D">
          <w:delText>less &lt;</w:delText>
        </w:r>
      </w:del>
      <w:ins w:id="21" w:author="David Rowley" w:date="2019-01-05T14:14:00Z">
        <w:r w:rsidR="00600D3D">
          <w:t xml:space="preserve">shorter than </w:t>
        </w:r>
      </w:ins>
      <w:r>
        <w: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commentRangeStart w:id="22"/>
      <w:r>
        <w:fldChar w:fldCharType="begin" w:fldLock="1"/>
      </w:r>
      <w:r w:rsidR="005433E4">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noteIndex" : 0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t>
      </w:r>
      <w:commentRangeEnd w:id="22"/>
      <w:r w:rsidR="00AB5BFC">
        <w:rPr>
          <w:rStyle w:val="CommentReference"/>
        </w:rPr>
        <w:commentReference w:id="22"/>
      </w:r>
      <w:r>
        <w:t xml:space="preserve">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1CA7145F" w:rsidR="00B116F8" w:rsidRDefault="0012239F" w:rsidP="0012239F">
      <w:pPr>
        <w:pStyle w:val="NormalWeb"/>
        <w:spacing w:before="120" w:beforeAutospacing="0" w:after="240" w:afterAutospacing="0"/>
      </w:pPr>
      <w:r>
        <w:rPr>
          <w:color w:val="000000"/>
        </w:rPr>
        <w:t xml:space="preserve">All descriptive and statistical analyses were performed in the R statistical computing environment with the </w:t>
      </w:r>
      <w:r>
        <w:rPr>
          <w:i/>
          <w:iCs/>
          <w:color w:val="000000"/>
        </w:rPr>
        <w:t>vegan</w:t>
      </w:r>
      <w:r>
        <w:rPr>
          <w:color w:val="000000"/>
        </w:rPr>
        <w:t xml:space="preserve"> and </w:t>
      </w:r>
      <w:r>
        <w:rPr>
          <w:i/>
          <w:iCs/>
          <w:color w:val="000000"/>
        </w:rPr>
        <w:t>phyloseq</w:t>
      </w:r>
      <w:r>
        <w:rPr>
          <w:color w:val="000000"/>
        </w:rPr>
        <w:t xml:space="preserve"> packages. Simpson’s diversity values were calculated for each sample at the order level using the </w:t>
      </w:r>
      <w:r>
        <w:rPr>
          <w:i/>
          <w:iCs/>
          <w:color w:val="000000"/>
        </w:rPr>
        <w:t>vegan</w:t>
      </w:r>
      <w:r>
        <w:rPr>
          <w:color w:val="000000"/>
        </w:rPr>
        <w:t xml:space="preserve"> package Version 2.4-1</w:t>
      </w:r>
      <w:r w:rsidR="00B116F8">
        <w:fldChar w:fldCharType="begin" w:fldLock="1"/>
      </w:r>
      <w:r w:rsidR="005433E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fldChar w:fldCharType="separate"/>
      </w:r>
      <w:r w:rsidR="00B116F8" w:rsidRPr="007D5DCA">
        <w:rPr>
          <w:noProof/>
        </w:rPr>
        <w:t>(Dixon, 2003)</w:t>
      </w:r>
      <w:r w:rsidR="00B116F8">
        <w:fldChar w:fldCharType="end"/>
      </w:r>
      <w:r w:rsidR="00B116F8">
        <w:t xml:space="preserve">. </w:t>
      </w:r>
      <w:r>
        <w:rPr>
          <w:color w:val="000000"/>
        </w:rPr>
        <w:t xml:space="preserve">Non-metric dimensional analysis (NMDS) was used to determine the influence of time, probiotic treatment, or sample type on the bacterial community composition, based on methods by </w:t>
      </w:r>
      <w:r w:rsidR="00B116F8">
        <w:fldChar w:fldCharType="begin" w:fldLock="1"/>
      </w:r>
      <w:r w:rsidR="005433E4">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Torondel et al.</w:t>
      </w:r>
      <w:del w:id="23" w:author="David Rowley" w:date="2019-01-05T14:19:00Z">
        <w:r w:rsidR="00B116F8" w:rsidRPr="005C4A7D" w:rsidDel="00345BBD">
          <w:rPr>
            <w:noProof/>
          </w:rPr>
          <w:delText>,</w:delText>
        </w:r>
      </w:del>
      <w:r w:rsidR="00B116F8" w:rsidRPr="005C4A7D">
        <w:rPr>
          <w:noProof/>
        </w:rPr>
        <w:t xml:space="preserve"> </w:t>
      </w:r>
      <w:ins w:id="24" w:author="David Rowley" w:date="2019-01-05T14:19:00Z">
        <w:r w:rsidR="00345BBD">
          <w:rPr>
            <w:noProof/>
          </w:rPr>
          <w:t>(</w:t>
        </w:r>
      </w:ins>
      <w:r w:rsidR="00B116F8" w:rsidRPr="005C4A7D">
        <w:rPr>
          <w:noProof/>
        </w:rPr>
        <w:t>2016</w:t>
      </w:r>
      <w:r w:rsidR="00B116F8">
        <w:fldChar w:fldCharType="end"/>
      </w:r>
      <w:ins w:id="25" w:author="David Rowley" w:date="2019-01-05T14:19:00Z">
        <w:r w:rsidR="00345BBD">
          <w:t>)</w:t>
        </w:r>
      </w:ins>
      <w:r w:rsidR="00B116F8">
        <w:t xml:space="preserve"> </w:t>
      </w:r>
      <w:r w:rsidRPr="0012239F">
        <w:rPr>
          <w:color w:val="000000"/>
        </w:rPr>
        <w:t xml:space="preserve">and implemented using </w:t>
      </w:r>
      <w:r w:rsidRPr="0012239F">
        <w:rPr>
          <w:i/>
          <w:iCs/>
          <w:color w:val="000000"/>
        </w:rPr>
        <w:t>vegan</w:t>
      </w:r>
      <w:r w:rsidRPr="0012239F">
        <w:rPr>
          <w:color w:val="000000"/>
        </w:rPr>
        <w:t xml:space="preserve">. The Bray-Curtis dissimilarity metric was used with k=2 for 50 iterations and 95% </w:t>
      </w:r>
      <w:r w:rsidRPr="0012239F">
        <w:rPr>
          <w:color w:val="000000"/>
        </w:rPr>
        <w:lastRenderedPageBreak/>
        <w:t>confidence intervals were plotted. Additionally, relative abundances of specific taxa were extracted and plotted according to treatment and time, and analyzed using t-tests and ANOVAs in R.</w:t>
      </w:r>
    </w:p>
    <w:p w14:paraId="68C871DE" w14:textId="3CC4186C" w:rsidR="0026252E" w:rsidRDefault="0026252E" w:rsidP="0026252E">
      <w:r>
        <w:t xml:space="preserve">A co-occurrence network was generated with normalized taxa counts at the Order level from water samples </w:t>
      </w:r>
      <w:r w:rsidR="005938A4">
        <w:t>in Trial 3 (n=18</w:t>
      </w:r>
      <w:r>
        <w:t>)</w:t>
      </w:r>
      <w:del w:id="26" w:author="David Rowley" w:date="2019-01-05T14:19:00Z">
        <w:r w:rsidDel="00345BBD">
          <w:delText>,</w:delText>
        </w:r>
      </w:del>
      <w:r>
        <w:t xml:space="preserve"> to determine hypothetical relationships resulting from each treatment. The make_network()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Cytoscap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A total of 18,103,647 - quality controlled - 16S rRNA gene amplicon sequences were analyzed from 42 rearing water, 24 tank biofilm swab, and 21 pooled larvae samples from three hatchery trials. </w:t>
      </w:r>
      <w:commentRangeStart w:id="27"/>
      <w:r w:rsidRPr="004E749C">
        <w:rPr>
          <w:rFonts w:eastAsia="Times New Roman" w:cs="Times New Roman"/>
          <w:color w:val="000000"/>
          <w:szCs w:val="24"/>
        </w:rPr>
        <w:t>There was an average of 208,087 reads for each of the 87 samples, ranging between 961-1,117,380 depending on the sequencing method and sample type (Figure 1, top)</w:t>
      </w:r>
      <w:commentRangeEnd w:id="27"/>
      <w:r w:rsidR="00142B41">
        <w:rPr>
          <w:rStyle w:val="CommentReference"/>
        </w:rPr>
        <w:commentReference w:id="27"/>
      </w:r>
      <w:r w:rsidRPr="004E749C">
        <w:rPr>
          <w:rFonts w:eastAsia="Times New Roman" w:cs="Times New Roman"/>
          <w:color w:val="000000"/>
          <w:szCs w:val="24"/>
        </w:rPr>
        <w:t xml:space="preserve">.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Over time, there is an enrichment for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the swabs compared to the water, but not in the oysters (p&lt;0.001). </w:t>
      </w:r>
      <w:commentRangeStart w:id="28"/>
      <w:r w:rsidRPr="004E749C">
        <w:rPr>
          <w:rFonts w:eastAsia="Times New Roman" w:cs="Times New Roman"/>
          <w:color w:val="000000"/>
          <w:szCs w:val="24"/>
        </w:rPr>
        <w:t xml:space="preserve">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  </w:t>
      </w:r>
      <w:commentRangeEnd w:id="28"/>
      <w:r w:rsidR="002A6BEA">
        <w:rPr>
          <w:rStyle w:val="CommentReference"/>
        </w:rPr>
        <w:commentReference w:id="28"/>
      </w:r>
    </w:p>
    <w:p w14:paraId="2D5C47B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Overall, the bacterial community in rearing water was significantly more diverse than the community in oyster larvae and biofilm swab samples (</w:t>
      </w:r>
      <w:commentRangeStart w:id="29"/>
      <w:r w:rsidRPr="004E749C">
        <w:rPr>
          <w:rFonts w:eastAsia="Times New Roman" w:cs="Times New Roman"/>
          <w:color w:val="000000"/>
          <w:szCs w:val="24"/>
        </w:rPr>
        <w:t>Simpson’s Diversity Index, p&lt;0.001, Figure 2</w:t>
      </w:r>
      <w:commentRangeEnd w:id="29"/>
      <w:r w:rsidR="0045666F">
        <w:rPr>
          <w:rStyle w:val="CommentReference"/>
        </w:rPr>
        <w:commentReference w:id="29"/>
      </w:r>
      <w:r w:rsidRPr="004E749C">
        <w:rPr>
          <w:rFonts w:eastAsia="Times New Roman" w:cs="Times New Roman"/>
          <w:color w:val="000000"/>
          <w:szCs w:val="24"/>
        </w:rPr>
        <w:t xml:space="preserve">),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Figure 2, p&lt;0.001), most probably due to the greater sequencing depth and different 16S variable region in Trial 3 (Figure S1), </w:t>
      </w:r>
      <w:commentRangeStart w:id="30"/>
      <w:r w:rsidRPr="004E749C">
        <w:rPr>
          <w:rFonts w:eastAsia="Times New Roman" w:cs="Times New Roman"/>
          <w:color w:val="000000"/>
          <w:szCs w:val="24"/>
        </w:rPr>
        <w:t>but potentially also due to seasonal and yearly differences in bacterial composition of the source for the rearing water.</w:t>
      </w:r>
      <w:commentRangeEnd w:id="30"/>
      <w:r w:rsidR="0045666F">
        <w:rPr>
          <w:rStyle w:val="CommentReference"/>
        </w:rPr>
        <w:commentReference w:id="30"/>
      </w:r>
      <w:r w:rsidRPr="004E749C">
        <w:rPr>
          <w:rFonts w:eastAsia="Times New Roman" w:cs="Times New Roman"/>
          <w:color w:val="000000"/>
          <w:szCs w:val="24"/>
        </w:rPr>
        <w:t xml:space="preserve"> There was also very high variability among replicate samples from each timepoint and treatment (Figure 2, Figure S2). However, significant increases in bacterial diversity over time were detected in the rearing water in Trials 2 and 3 (p&lt;0.01), </w:t>
      </w:r>
      <w:commentRangeStart w:id="31"/>
      <w:r w:rsidRPr="004E749C">
        <w:rPr>
          <w:rFonts w:eastAsia="Times New Roman" w:cs="Times New Roman"/>
          <w:color w:val="000000"/>
          <w:szCs w:val="24"/>
        </w:rPr>
        <w:t>and in the oyster larvae and biofilm swabs in Trial 1 (p&lt;0.01).</w:t>
      </w:r>
      <w:commentRangeEnd w:id="31"/>
      <w:r w:rsidR="00864A4D">
        <w:rPr>
          <w:rStyle w:val="CommentReference"/>
        </w:rPr>
        <w:commentReference w:id="31"/>
      </w:r>
      <w:r w:rsidRPr="004E749C">
        <w:rPr>
          <w:rFonts w:eastAsia="Times New Roman" w:cs="Times New Roman"/>
          <w:color w:val="000000"/>
          <w:szCs w:val="24"/>
        </w:rPr>
        <w:t xml:space="preserve"> No significant difference between control and treated samples at each time-point and sample type were detected (p=0.52). </w:t>
      </w:r>
    </w:p>
    <w:p w14:paraId="48372525"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The bacterial community structures of the water and oyster larvae samples were significantly different (Bray-Curtis, k=2, 95% confidence) in both Trial 1 and Trial 2. The community structure of </w:t>
      </w:r>
      <w:r w:rsidRPr="004E749C">
        <w:rPr>
          <w:rFonts w:eastAsia="Times New Roman" w:cs="Times New Roman"/>
          <w:color w:val="000000"/>
          <w:szCs w:val="24"/>
        </w:rPr>
        <w:lastRenderedPageBreak/>
        <w:t>microbiomes in tank biofilms (swab samples) was not significantly different from either the water or oyster larvae samples, suggesting an intermediate microbiome stage (Figure 3a). Bacterial communities in the rearing water were significantly different between sampling timepoints (Bray-Curtis, k=2, 95% confidence) in all three Trials (Figure 3b). These results suggest that hatchery tanks containing oyster larvae have dynamically developing microbiomes, despite the fact that they are all receiving the same inflow seawater. There was no significant effect of treatment on the beta-diversity of the overall samples (Figure 3c).</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all trials,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significantly more abundant in samples from treated tanks than in the control tanks by the final sampling day (Figure 4a, </w:t>
      </w:r>
      <w:commentRangeStart w:id="32"/>
      <w:r w:rsidRPr="00FF7D6F">
        <w:rPr>
          <w:rFonts w:eastAsia="Times New Roman" w:cs="Times New Roman"/>
          <w:color w:val="000000"/>
          <w:szCs w:val="24"/>
        </w:rPr>
        <w:t>interaction p&lt;0.056</w:t>
      </w:r>
      <w:commentRangeEnd w:id="32"/>
      <w:r w:rsidR="0013337E">
        <w:rPr>
          <w:rStyle w:val="CommentReference"/>
        </w:rPr>
        <w:commentReference w:id="32"/>
      </w:r>
      <w:r w:rsidRPr="00FF7D6F">
        <w:rPr>
          <w:rFonts w:eastAsia="Times New Roman" w:cs="Times New Roman"/>
          <w:color w:val="000000"/>
          <w:szCs w:val="24"/>
        </w:rPr>
        <w:t xml:space="preserve">). These results suggest that those reads correspond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Figure 4b, p&lt;0.01).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in all Trials (Figure 4b, p&lt;0.005).  Due to increased variability and lack of sufficient data, no significant changes were seen in other sample types in Trials 1 and 2. </w:t>
      </w:r>
    </w:p>
    <w:p w14:paraId="5B464A90" w14:textId="0A1EE8F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taxon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 Overall, no significant differences in abundance of vibrios between control and probiotic treated-tanks were detected for any of the sample types or trials. However, a significant effect of treatment was observed in vibrio diversity (as measured using the Simpson’s Index of diversity) in water samples collected on day 12 in Trial 1 (Figure 5a).  This trend was also detected in water samples from Trials 2 and 3 (Figure S4). </w:t>
      </w:r>
    </w:p>
    <w:p w14:paraId="32A7679B" w14:textId="180A9539"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The abundance of </w:t>
      </w:r>
      <w:r w:rsidRPr="00FF7D6F">
        <w:rPr>
          <w:rFonts w:eastAsia="Times New Roman" w:cs="Times New Roman"/>
          <w:i/>
          <w:iCs/>
          <w:color w:val="000000"/>
          <w:szCs w:val="24"/>
        </w:rPr>
        <w:t>Vibrio</w:t>
      </w:r>
      <w:r w:rsidRPr="00FF7D6F">
        <w:rPr>
          <w:rFonts w:eastAsia="Times New Roman" w:cs="Times New Roman"/>
          <w:color w:val="000000"/>
          <w:szCs w:val="24"/>
        </w:rPr>
        <w:t xml:space="preserve"> in oyster larvae, </w:t>
      </w:r>
      <w:r w:rsidRPr="00C040C4">
        <w:rPr>
          <w:rFonts w:eastAsia="Times New Roman" w:cs="Times New Roman"/>
          <w:color w:val="000000"/>
          <w:szCs w:val="24"/>
          <w:highlight w:val="yellow"/>
          <w:rPrChange w:id="33" w:author="David Nelson" w:date="2018-12-11T17:09:00Z">
            <w:rPr>
              <w:rFonts w:eastAsia="Times New Roman" w:cs="Times New Roman"/>
              <w:color w:val="000000"/>
              <w:szCs w:val="24"/>
            </w:rPr>
          </w:rPrChange>
        </w:rPr>
        <w:t>biofilm swabs</w:t>
      </w:r>
      <w:r w:rsidRPr="00FF7D6F">
        <w:rPr>
          <w:rFonts w:eastAsia="Times New Roman" w:cs="Times New Roman"/>
          <w:color w:val="000000"/>
          <w:szCs w:val="24"/>
        </w:rPr>
        <w:t xml:space="preserve">, and rearing water samples significantly decreased over time in Trial 1 (Figure 5b, Figure S3, p&lt;0.01).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were significantly more abundant in the oyster larvae, than in the biofilm swabs on Day 12 and all of the water samples in Trial 1 (Figure 5b, interaction p&lt;0.001). </w:t>
      </w:r>
      <w:commentRangeStart w:id="34"/>
      <w:r w:rsidRPr="00FF7D6F">
        <w:rPr>
          <w:rFonts w:eastAsia="Times New Roman" w:cs="Times New Roman"/>
          <w:color w:val="000000"/>
          <w:szCs w:val="24"/>
        </w:rPr>
        <w:t xml:space="preserve">No significant differences in </w:t>
      </w:r>
      <w:r w:rsidRPr="00FF7D6F">
        <w:rPr>
          <w:rFonts w:eastAsia="Times New Roman" w:cs="Times New Roman"/>
          <w:i/>
          <w:iCs/>
          <w:color w:val="000000"/>
          <w:szCs w:val="24"/>
        </w:rPr>
        <w:t xml:space="preserve">Vibrio </w:t>
      </w:r>
      <w:r w:rsidRPr="00FF7D6F">
        <w:rPr>
          <w:rFonts w:eastAsia="Times New Roman" w:cs="Times New Roman"/>
          <w:color w:val="000000"/>
          <w:szCs w:val="24"/>
        </w:rPr>
        <w:t xml:space="preserve">Simpson’s Index of Diversity was detected between treatments in the larvae or </w:t>
      </w:r>
      <w:del w:id="35" w:author="David Rowley" w:date="2019-01-05T14:42:00Z">
        <w:r w:rsidRPr="00C040C4" w:rsidDel="00C3573C">
          <w:rPr>
            <w:rFonts w:eastAsia="Times New Roman" w:cs="Times New Roman"/>
            <w:color w:val="000000"/>
            <w:szCs w:val="24"/>
            <w:highlight w:val="yellow"/>
            <w:rPrChange w:id="36" w:author="David Nelson" w:date="2018-12-11T17:09:00Z">
              <w:rPr>
                <w:rFonts w:eastAsia="Times New Roman" w:cs="Times New Roman"/>
                <w:color w:val="000000"/>
                <w:szCs w:val="24"/>
              </w:rPr>
            </w:rPrChange>
          </w:rPr>
          <w:delText xml:space="preserve">biofilm </w:delText>
        </w:r>
      </w:del>
      <w:ins w:id="37" w:author="David Rowley" w:date="2019-01-05T14:42:00Z">
        <w:r w:rsidR="00C3573C">
          <w:rPr>
            <w:rFonts w:eastAsia="Times New Roman" w:cs="Times New Roman"/>
            <w:color w:val="000000"/>
            <w:szCs w:val="24"/>
            <w:highlight w:val="yellow"/>
          </w:rPr>
          <w:t>swab</w:t>
        </w:r>
        <w:r w:rsidR="00C3573C" w:rsidRPr="00C040C4">
          <w:rPr>
            <w:rFonts w:eastAsia="Times New Roman" w:cs="Times New Roman"/>
            <w:color w:val="000000"/>
            <w:szCs w:val="24"/>
            <w:highlight w:val="yellow"/>
            <w:rPrChange w:id="38" w:author="David Nelson" w:date="2018-12-11T17:09:00Z">
              <w:rPr>
                <w:rFonts w:eastAsia="Times New Roman" w:cs="Times New Roman"/>
                <w:color w:val="000000"/>
                <w:szCs w:val="24"/>
              </w:rPr>
            </w:rPrChange>
          </w:rPr>
          <w:t xml:space="preserve"> </w:t>
        </w:r>
      </w:ins>
      <w:r w:rsidRPr="00C040C4">
        <w:rPr>
          <w:rFonts w:eastAsia="Times New Roman" w:cs="Times New Roman"/>
          <w:color w:val="000000"/>
          <w:szCs w:val="24"/>
          <w:highlight w:val="yellow"/>
          <w:rPrChange w:id="39" w:author="David Nelson" w:date="2018-12-11T17:09:00Z">
            <w:rPr>
              <w:rFonts w:eastAsia="Times New Roman" w:cs="Times New Roman"/>
              <w:color w:val="000000"/>
              <w:szCs w:val="24"/>
            </w:rPr>
          </w:rPrChange>
        </w:rPr>
        <w:t>samples</w:t>
      </w:r>
      <w:r w:rsidRPr="00FF7D6F">
        <w:rPr>
          <w:rFonts w:eastAsia="Times New Roman" w:cs="Times New Roman"/>
          <w:color w:val="000000"/>
          <w:szCs w:val="24"/>
        </w:rPr>
        <w:t xml:space="preserve"> (Figure 5a, p&gt;0.60). The diversity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spp. was overall higher in </w:t>
      </w:r>
      <w:r w:rsidRPr="00C040C4">
        <w:rPr>
          <w:rFonts w:eastAsia="Times New Roman" w:cs="Times New Roman"/>
          <w:color w:val="000000"/>
          <w:szCs w:val="24"/>
          <w:highlight w:val="yellow"/>
          <w:rPrChange w:id="40" w:author="David Nelson" w:date="2018-12-11T17:11:00Z">
            <w:rPr>
              <w:rFonts w:eastAsia="Times New Roman" w:cs="Times New Roman"/>
              <w:color w:val="000000"/>
              <w:szCs w:val="24"/>
            </w:rPr>
          </w:rPrChange>
        </w:rPr>
        <w:t>swab</w:t>
      </w:r>
      <w:r w:rsidRPr="00FF7D6F">
        <w:rPr>
          <w:rFonts w:eastAsia="Times New Roman" w:cs="Times New Roman"/>
          <w:color w:val="000000"/>
          <w:szCs w:val="24"/>
        </w:rPr>
        <w:t xml:space="preserve"> and oyster samples (p&lt;0.005),</w:t>
      </w:r>
      <w:commentRangeEnd w:id="34"/>
      <w:r w:rsidR="00C040C4">
        <w:rPr>
          <w:rStyle w:val="CommentReference"/>
        </w:rPr>
        <w:commentReference w:id="34"/>
      </w:r>
      <w:r w:rsidRPr="00FF7D6F">
        <w:rPr>
          <w:rFonts w:eastAsia="Times New Roman" w:cs="Times New Roman"/>
          <w:color w:val="000000"/>
          <w:szCs w:val="24"/>
        </w:rPr>
        <w:t xml:space="preserve"> and significantly increased from Day 5 to Day 12 in swab and water samples (p&lt;0.001). </w:t>
      </w:r>
    </w:p>
    <w:p w14:paraId="5B3E715C" w14:textId="7801F99C"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the V6 region of the 16S rRNA gene was </w:t>
      </w:r>
      <w:commentRangeStart w:id="41"/>
      <w:r w:rsidRPr="00FF7D6F">
        <w:rPr>
          <w:rFonts w:eastAsia="Times New Roman" w:cs="Times New Roman"/>
          <w:color w:val="000000"/>
          <w:szCs w:val="24"/>
        </w:rPr>
        <w:t xml:space="preserve">deeply sequenced </w:t>
      </w:r>
      <w:commentRangeEnd w:id="41"/>
      <w:r w:rsidR="00B003D5">
        <w:rPr>
          <w:rStyle w:val="CommentReference"/>
        </w:rPr>
        <w:commentReference w:id="41"/>
      </w:r>
      <w:r w:rsidRPr="00FF7D6F">
        <w:rPr>
          <w:rFonts w:eastAsia="Times New Roman" w:cs="Times New Roman"/>
          <w:color w:val="000000"/>
          <w:szCs w:val="24"/>
        </w:rPr>
        <w:t xml:space="preserve">in Trial 3, we were able to perform an oligotyping analysis - a method that detects genetic variants within a taxon - of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on th</w:t>
      </w:r>
      <w:del w:id="42" w:author="David Nelson" w:date="2018-12-11T17:15:00Z">
        <w:r w:rsidRPr="00FF7D6F" w:rsidDel="00C040C4">
          <w:rPr>
            <w:rFonts w:eastAsia="Times New Roman" w:cs="Times New Roman"/>
            <w:color w:val="000000"/>
            <w:szCs w:val="24"/>
          </w:rPr>
          <w:delText>is</w:delText>
        </w:r>
      </w:del>
      <w:ins w:id="43" w:author="David Nelson" w:date="2018-12-11T17:15:00Z">
        <w:r w:rsidR="00C040C4">
          <w:rPr>
            <w:rFonts w:eastAsia="Times New Roman" w:cs="Times New Roman"/>
            <w:color w:val="000000"/>
            <w:szCs w:val="24"/>
          </w:rPr>
          <w:t>ese</w:t>
        </w:r>
      </w:ins>
      <w:r w:rsidRPr="00FF7D6F">
        <w:rPr>
          <w:rFonts w:eastAsia="Times New Roman" w:cs="Times New Roman"/>
          <w:color w:val="000000"/>
          <w:szCs w:val="24"/>
        </w:rPr>
        <w:t xml:space="preserve"> data (only water samples wer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the probiotic treated tanks were dominated by oligotypes closely related to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and </w:t>
      </w:r>
      <w:r w:rsidRPr="00FF7D6F">
        <w:rPr>
          <w:rFonts w:eastAsia="Times New Roman" w:cs="Times New Roman"/>
          <w:i/>
          <w:iCs/>
          <w:color w:val="000000"/>
          <w:szCs w:val="24"/>
        </w:rPr>
        <w:t>Halovibrio</w:t>
      </w:r>
      <w:r w:rsidRPr="00FF7D6F">
        <w:rPr>
          <w:rFonts w:eastAsia="Times New Roman" w:cs="Times New Roman"/>
          <w:color w:val="000000"/>
          <w:szCs w:val="24"/>
        </w:rPr>
        <w:t xml:space="preserve"> sp. 5F5, and the control tanks were dominated by the oligotype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w:t>
      </w:r>
      <w:commentRangeStart w:id="44"/>
      <w:commentRangeStart w:id="45"/>
      <w:r w:rsidRPr="00FF7D6F">
        <w:rPr>
          <w:rFonts w:eastAsia="Times New Roman" w:cs="Times New Roman"/>
          <w:color w:val="000000"/>
          <w:szCs w:val="24"/>
        </w:rPr>
        <w:t>By Day 12,</w:t>
      </w:r>
      <w:r w:rsidRPr="00FF7D6F">
        <w:rPr>
          <w:rFonts w:eastAsia="Times New Roman" w:cs="Times New Roman"/>
          <w:i/>
          <w:iCs/>
          <w:color w:val="000000"/>
          <w:szCs w:val="24"/>
        </w:rPr>
        <w:t xml:space="preserve"> Vibrio alginolyticus</w:t>
      </w:r>
      <w:r w:rsidRPr="00FF7D6F">
        <w:rPr>
          <w:rFonts w:eastAsia="Times New Roman" w:cs="Times New Roman"/>
          <w:color w:val="000000"/>
          <w:szCs w:val="24"/>
        </w:rPr>
        <w:t xml:space="preserve"> WW1 is succeeded by </w:t>
      </w:r>
      <w:r w:rsidRPr="00FF7D6F">
        <w:rPr>
          <w:rFonts w:eastAsia="Times New Roman" w:cs="Times New Roman"/>
          <w:i/>
          <w:iCs/>
          <w:color w:val="000000"/>
          <w:szCs w:val="24"/>
        </w:rPr>
        <w:t>Vibrio celticus</w:t>
      </w:r>
      <w:r w:rsidRPr="00FF7D6F">
        <w:rPr>
          <w:rFonts w:eastAsia="Times New Roman" w:cs="Times New Roman"/>
          <w:color w:val="000000"/>
          <w:szCs w:val="24"/>
        </w:rPr>
        <w:t xml:space="preserve"> 5OM18 in the probiotic treated tanks and </w:t>
      </w:r>
      <w:r w:rsidRPr="00FF7D6F">
        <w:rPr>
          <w:rFonts w:eastAsia="Times New Roman" w:cs="Times New Roman"/>
          <w:i/>
          <w:iCs/>
          <w:color w:val="000000"/>
          <w:szCs w:val="24"/>
        </w:rPr>
        <w:t>Vibrio orientalis</w:t>
      </w:r>
      <w:r w:rsidRPr="00FF7D6F">
        <w:rPr>
          <w:rFonts w:eastAsia="Times New Roman" w:cs="Times New Roman"/>
          <w:color w:val="000000"/>
          <w:szCs w:val="24"/>
        </w:rPr>
        <w:t xml:space="preserve"> LK2HaP4 in the control tanks. </w:t>
      </w:r>
      <w:commentRangeEnd w:id="44"/>
      <w:r w:rsidR="00765474">
        <w:rPr>
          <w:rStyle w:val="CommentReference"/>
        </w:rPr>
        <w:commentReference w:id="44"/>
      </w:r>
      <w:commentRangeEnd w:id="45"/>
      <w:r w:rsidR="008D57EA">
        <w:rPr>
          <w:rStyle w:val="CommentReference"/>
        </w:rPr>
        <w:commentReference w:id="45"/>
      </w:r>
    </w:p>
    <w:p w14:paraId="2F757B00" w14:textId="74559367" w:rsidR="001525F4" w:rsidRDefault="001525F4" w:rsidP="001525F4">
      <w:pPr>
        <w:pStyle w:val="NormalWeb"/>
        <w:spacing w:before="120" w:beforeAutospacing="0" w:after="240" w:afterAutospacing="0"/>
      </w:pPr>
    </w:p>
    <w:p w14:paraId="47941601" w14:textId="20DC9F40" w:rsidR="001444D0" w:rsidRDefault="00A711D7" w:rsidP="0038579E">
      <w:pPr>
        <w:pStyle w:val="Heading2"/>
      </w:pPr>
      <w:commentRangeStart w:id="46"/>
      <w:r>
        <w:t>Bacterial</w:t>
      </w:r>
      <w:r w:rsidR="0038579E">
        <w:t xml:space="preserve"> Relationships with Co-Occurrence Analysis</w:t>
      </w:r>
      <w:commentRangeEnd w:id="46"/>
      <w:r w:rsidR="00EC479A">
        <w:rPr>
          <w:rStyle w:val="CommentReference"/>
          <w:rFonts w:eastAsiaTheme="minorHAnsi" w:cstheme="minorBidi"/>
          <w:b w:val="0"/>
        </w:rPr>
        <w:commentReference w:id="46"/>
      </w:r>
    </w:p>
    <w:p w14:paraId="445384FC" w14:textId="77777777" w:rsidR="001525F4" w:rsidRDefault="001525F4" w:rsidP="001525F4">
      <w:pPr>
        <w:pStyle w:val="NormalWeb"/>
        <w:spacing w:before="120" w:beforeAutospacing="0" w:after="240" w:afterAutospacing="0"/>
      </w:pPr>
      <w:r>
        <w:rPr>
          <w:color w:val="000000"/>
        </w:rPr>
        <w:lastRenderedPageBreak/>
        <w:t>A co-occurrence analysis of members of the bacterial community (Figure 7) in the 18 water samples from Trial 3 was performed to illustrate: a) how abundance of each Order changed relative to others (edge connections); b) which Orders were most abundant in the system (node size); and c) how probiotic treatment affected their relative abundances (node color and shape). The most abundant taxa (</w:t>
      </w:r>
      <w:r>
        <w:rPr>
          <w:i/>
          <w:iCs/>
          <w:color w:val="000000"/>
        </w:rPr>
        <w:t>Rhodobacterales, Micrococcales, Sphingobacteriales, Flavobacteriales</w:t>
      </w:r>
      <w:r>
        <w:rPr>
          <w:color w:val="000000"/>
        </w:rPr>
        <w:t xml:space="preserve">, </w:t>
      </w:r>
      <w:r>
        <w:rPr>
          <w:i/>
          <w:iCs/>
          <w:color w:val="000000"/>
        </w:rPr>
        <w:t xml:space="preserve">Deferribacterales,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significantly more abundant in the control samples than in treatment samples include </w:t>
      </w:r>
      <w:r>
        <w:rPr>
          <w:i/>
          <w:iCs/>
          <w:color w:val="000000"/>
        </w:rPr>
        <w:t>Oceanospirillales</w:t>
      </w:r>
      <w:r>
        <w:rPr>
          <w:color w:val="000000"/>
        </w:rPr>
        <w:t xml:space="preserve">, </w:t>
      </w:r>
      <w:r>
        <w:rPr>
          <w:i/>
          <w:iCs/>
          <w:color w:val="000000"/>
        </w:rPr>
        <w:t>Caulobacterales</w:t>
      </w:r>
      <w:r>
        <w:rPr>
          <w:color w:val="000000"/>
        </w:rPr>
        <w:t xml:space="preserve">, </w:t>
      </w:r>
      <w:r>
        <w:rPr>
          <w:i/>
          <w:iCs/>
          <w:color w:val="000000"/>
        </w:rPr>
        <w:t>Lentispherales</w:t>
      </w:r>
      <w:r>
        <w:rPr>
          <w:color w:val="000000"/>
        </w:rPr>
        <w:t xml:space="preserve">, </w:t>
      </w:r>
      <w:r>
        <w:rPr>
          <w:i/>
          <w:iCs/>
          <w:color w:val="000000"/>
        </w:rPr>
        <w:t>Acidithiobacillales</w:t>
      </w:r>
      <w:r>
        <w:rPr>
          <w:color w:val="000000"/>
        </w:rPr>
        <w:t xml:space="preserve">, </w:t>
      </w:r>
      <w:r>
        <w:rPr>
          <w:i/>
          <w:iCs/>
          <w:color w:val="000000"/>
        </w:rPr>
        <w:t>Chrococcales</w:t>
      </w:r>
      <w:r>
        <w:rPr>
          <w:color w:val="000000"/>
        </w:rPr>
        <w:t xml:space="preserve">, and </w:t>
      </w:r>
      <w:r>
        <w:rPr>
          <w:i/>
          <w:iCs/>
          <w:color w:val="000000"/>
        </w:rPr>
        <w:t>Bacillales</w:t>
      </w:r>
      <w:r>
        <w:rPr>
          <w:color w:val="000000"/>
        </w:rPr>
        <w:t xml:space="preserve">. These nodes scattered throughout the network and did not share direct edges, but are within 3-5 edges of each other. </w:t>
      </w:r>
    </w:p>
    <w:p w14:paraId="532193EF" w14:textId="77777777" w:rsidR="001525F4" w:rsidRDefault="001525F4" w:rsidP="001525F4">
      <w:pPr>
        <w:pStyle w:val="NormalWeb"/>
        <w:spacing w:before="120" w:beforeAutospacing="0" w:after="240" w:afterAutospacing="0"/>
      </w:pPr>
      <w:r>
        <w:rPr>
          <w:i/>
          <w:iCs/>
          <w:color w:val="000000"/>
        </w:rPr>
        <w:t>Bacillales</w:t>
      </w:r>
      <w:r>
        <w:rPr>
          <w:color w:val="000000"/>
        </w:rPr>
        <w:t xml:space="preserve">, the Order to which the probiotic used in these experiments belongs and was most abundant in the treated samples, was shown to be most directly associated in the network with four other Orders that chang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s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xml:space="preserve">, a common environmental bacteria taxon (Bernardet et al., 2015). This network </w:t>
      </w:r>
      <w:commentRangeStart w:id="47"/>
      <w:r>
        <w:rPr>
          <w:color w:val="000000"/>
        </w:rPr>
        <w:t>indicates</w:t>
      </w:r>
      <w:commentRangeEnd w:id="47"/>
      <w:r w:rsidR="001C6B1D">
        <w:rPr>
          <w:rStyle w:val="CommentReference"/>
          <w:rFonts w:eastAsiaTheme="minorHAnsi" w:cstheme="minorBidi"/>
        </w:rPr>
        <w:commentReference w:id="47"/>
      </w:r>
      <w:r>
        <w:rPr>
          <w:color w:val="000000"/>
        </w:rPr>
        <w:t xml:space="preserve">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087DEA14" w14:textId="344C1A7B" w:rsidR="00C94653" w:rsidRDefault="000628D5" w:rsidP="000628D5">
      <w:pPr>
        <w:pStyle w:val="NormalWeb"/>
        <w:spacing w:before="120" w:beforeAutospacing="0" w:after="240" w:afterAutospacing="0"/>
        <w:rPr>
          <w:ins w:id="48" w:author="David Nelson" w:date="2018-12-12T16:52:00Z"/>
          <w:color w:val="000000"/>
        </w:rPr>
      </w:pPr>
      <w:r>
        <w:rPr>
          <w:color w:val="000000"/>
        </w:rPr>
        <w:t>Manipulation of bacterial communit</w:t>
      </w:r>
      <w:del w:id="49" w:author="David Nelson" w:date="2018-12-12T16:36:00Z">
        <w:r w:rsidDel="0012765D">
          <w:rPr>
            <w:color w:val="000000"/>
          </w:rPr>
          <w:delText>y</w:delText>
        </w:r>
      </w:del>
      <w:ins w:id="50" w:author="David Nelson" w:date="2018-12-12T16:36:00Z">
        <w:r w:rsidR="0012765D">
          <w:rPr>
            <w:color w:val="000000"/>
          </w:rPr>
          <w:t>ies</w:t>
        </w:r>
      </w:ins>
      <w:r>
        <w:rPr>
          <w:color w:val="000000"/>
        </w:rPr>
        <w:t xml:space="preserve"> </w:t>
      </w:r>
      <w:del w:id="51" w:author="David Nelson" w:date="2018-12-12T16:36:00Z">
        <w:r w:rsidDel="0012765D">
          <w:rPr>
            <w:color w:val="000000"/>
          </w:rPr>
          <w:delText xml:space="preserve">structures </w:delText>
        </w:r>
      </w:del>
      <w:r>
        <w:rPr>
          <w:color w:val="000000"/>
        </w:rPr>
        <w:t xml:space="preserve">in aquaculture systems is a potential mechanism for prevention of disease </w:t>
      </w:r>
      <w:del w:id="52" w:author="David Nelson" w:date="2018-12-12T16:37:00Z">
        <w:r w:rsidDel="0012765D">
          <w:rPr>
            <w:color w:val="000000"/>
          </w:rPr>
          <w:delText xml:space="preserve">among the commercial crop grown </w:delText>
        </w:r>
      </w:del>
      <w:r>
        <w:rPr>
          <w:color w:val="000000"/>
        </w:rPr>
        <w:t>in these systems.</w:t>
      </w:r>
      <w:ins w:id="53" w:author="David Nelson" w:date="2018-12-12T16:42:00Z">
        <w:r w:rsidR="0012765D">
          <w:rPr>
            <w:color w:val="000000"/>
          </w:rPr>
          <w:t xml:space="preserve"> We hypothesized that one mechanism of probiotic activity is the</w:t>
        </w:r>
      </w:ins>
      <w:ins w:id="54" w:author="David Nelson" w:date="2018-12-12T16:43:00Z">
        <w:r w:rsidR="0012765D">
          <w:rPr>
            <w:color w:val="000000"/>
          </w:rPr>
          <w:t xml:space="preserve"> a</w:t>
        </w:r>
      </w:ins>
      <w:ins w:id="55" w:author="David Nelson" w:date="2018-12-12T16:42:00Z">
        <w:r w:rsidR="0012765D">
          <w:rPr>
            <w:color w:val="000000"/>
          </w:rPr>
          <w:t>lteration of</w:t>
        </w:r>
      </w:ins>
      <w:ins w:id="56" w:author="David Nelson" w:date="2018-12-12T16:44:00Z">
        <w:r w:rsidR="0012765D">
          <w:rPr>
            <w:color w:val="000000"/>
          </w:rPr>
          <w:t xml:space="preserve"> a microbial community from a state that promotes </w:t>
        </w:r>
      </w:ins>
      <w:ins w:id="57" w:author="David Nelson" w:date="2018-12-12T16:46:00Z">
        <w:r w:rsidR="0012765D">
          <w:rPr>
            <w:color w:val="000000"/>
          </w:rPr>
          <w:t>the growth of potential pathogens</w:t>
        </w:r>
      </w:ins>
      <w:ins w:id="58" w:author="David Nelson" w:date="2018-12-12T16:44:00Z">
        <w:r w:rsidR="0012765D">
          <w:rPr>
            <w:color w:val="000000"/>
          </w:rPr>
          <w:t xml:space="preserve"> to one that inhibits</w:t>
        </w:r>
      </w:ins>
      <w:ins w:id="59" w:author="David Nelson" w:date="2018-12-12T16:46:00Z">
        <w:r w:rsidR="00C94653">
          <w:rPr>
            <w:color w:val="000000"/>
          </w:rPr>
          <w:t xml:space="preserve"> the growth of pathogens.</w:t>
        </w:r>
      </w:ins>
      <w:ins w:id="60" w:author="David Nelson" w:date="2018-12-12T16:42:00Z">
        <w:r w:rsidR="0012765D">
          <w:rPr>
            <w:color w:val="000000"/>
          </w:rPr>
          <w:t xml:space="preserve"> </w:t>
        </w:r>
      </w:ins>
      <w:r>
        <w:rPr>
          <w:color w:val="000000"/>
        </w:rPr>
        <w:t xml:space="preserve"> </w:t>
      </w:r>
      <w:del w:id="61" w:author="David Nelson" w:date="2018-12-12T16:47:00Z">
        <w:r w:rsidDel="00C94653">
          <w:rPr>
            <w:color w:val="000000"/>
          </w:rPr>
          <w:delText>Moreover</w:delText>
        </w:r>
      </w:del>
      <w:ins w:id="62" w:author="David Nelson" w:date="2018-12-12T16:47:00Z">
        <w:r w:rsidR="00C94653">
          <w:rPr>
            <w:color w:val="000000"/>
          </w:rPr>
          <w:t>The</w:t>
        </w:r>
      </w:ins>
      <w:del w:id="63" w:author="David Nelson" w:date="2018-12-12T16:47:00Z">
        <w:r w:rsidDel="00C94653">
          <w:rPr>
            <w:color w:val="000000"/>
          </w:rPr>
          <w:delText>,</w:delText>
        </w:r>
      </w:del>
      <w:r>
        <w:rPr>
          <w:color w:val="000000"/>
        </w:rPr>
        <w:t xml:space="preserve"> study of </w:t>
      </w:r>
      <w:del w:id="64" w:author="David Nelson" w:date="2018-12-12T16:47:00Z">
        <w:r w:rsidDel="00C94653">
          <w:rPr>
            <w:color w:val="000000"/>
          </w:rPr>
          <w:delText xml:space="preserve">these </w:delText>
        </w:r>
      </w:del>
      <w:r>
        <w:rPr>
          <w:color w:val="000000"/>
        </w:rPr>
        <w:t>microbial communities</w:t>
      </w:r>
      <w:ins w:id="65" w:author="David Nelson" w:date="2018-12-12T16:47:00Z">
        <w:r w:rsidR="00C94653">
          <w:rPr>
            <w:color w:val="000000"/>
          </w:rPr>
          <w:t xml:space="preserve"> in the presence and absence of known probiotic bacteria should reveal</w:t>
        </w:r>
      </w:ins>
      <w:r>
        <w:rPr>
          <w:color w:val="000000"/>
        </w:rPr>
        <w:t xml:space="preserve"> </w:t>
      </w:r>
      <w:del w:id="66" w:author="David Nelson" w:date="2018-12-12T16:49:00Z">
        <w:r w:rsidDel="00C94653">
          <w:rPr>
            <w:color w:val="000000"/>
          </w:rPr>
          <w:delText>informs potential actions such as</w:delText>
        </w:r>
      </w:del>
      <w:ins w:id="67" w:author="David Nelson" w:date="2018-12-12T16:49:00Z">
        <w:r w:rsidR="00C94653">
          <w:rPr>
            <w:color w:val="000000"/>
          </w:rPr>
          <w:t>whether</w:t>
        </w:r>
      </w:ins>
      <w:r>
        <w:rPr>
          <w:color w:val="000000"/>
        </w:rPr>
        <w:t xml:space="preserve"> probiotic treatment</w:t>
      </w:r>
      <w:ins w:id="68" w:author="David Nelson" w:date="2018-12-12T16:49:00Z">
        <w:r w:rsidR="00C94653">
          <w:rPr>
            <w:color w:val="000000"/>
          </w:rPr>
          <w:t xml:space="preserve"> affects microbial community structure and, therefore, whether </w:t>
        </w:r>
        <w:del w:id="69" w:author="Microsoft Office User" w:date="2019-01-07T13:38:00Z">
          <w:r w:rsidR="00C94653" w:rsidDel="00F80D7B">
            <w:rPr>
              <w:color w:val="000000"/>
            </w:rPr>
            <w:delText>our</w:delText>
          </w:r>
        </w:del>
      </w:ins>
      <w:ins w:id="70" w:author="Microsoft Office User" w:date="2019-01-07T13:38:00Z">
        <w:r w:rsidR="00F80D7B">
          <w:rPr>
            <w:color w:val="000000"/>
          </w:rPr>
          <w:t>this</w:t>
        </w:r>
      </w:ins>
      <w:ins w:id="71" w:author="David Nelson" w:date="2018-12-12T16:49:00Z">
        <w:r w:rsidR="00C94653">
          <w:rPr>
            <w:color w:val="000000"/>
          </w:rPr>
          <w:t xml:space="preserve"> hypothesis has </w:t>
        </w:r>
        <w:del w:id="72" w:author="Microsoft Office User" w:date="2019-01-07T13:39:00Z">
          <w:r w:rsidR="00C94653" w:rsidDel="00F80D7B">
            <w:rPr>
              <w:color w:val="000000"/>
            </w:rPr>
            <w:delText xml:space="preserve">some </w:delText>
          </w:r>
        </w:del>
        <w:r w:rsidR="00C94653">
          <w:rPr>
            <w:color w:val="000000"/>
          </w:rPr>
          <w:t>validity</w:t>
        </w:r>
      </w:ins>
      <w:r>
        <w:rPr>
          <w:color w:val="000000"/>
        </w:rPr>
        <w:t xml:space="preserve">. This information can then be used to optimize disease management strategies. </w:t>
      </w:r>
    </w:p>
    <w:p w14:paraId="306D3306" w14:textId="0536F9C6" w:rsidR="00F05E88" w:rsidRDefault="000628D5" w:rsidP="000628D5">
      <w:pPr>
        <w:pStyle w:val="NormalWeb"/>
        <w:spacing w:before="120" w:beforeAutospacing="0" w:after="240" w:afterAutospacing="0"/>
      </w:pPr>
      <w:r>
        <w:rPr>
          <w:color w:val="000000"/>
        </w:rPr>
        <w:t xml:space="preserve">Our study established that bacterial community structure in </w:t>
      </w:r>
      <w:ins w:id="73" w:author="Microsoft Office User" w:date="2019-01-07T13:39:00Z">
        <w:r w:rsidR="00F80D7B">
          <w:rPr>
            <w:color w:val="000000"/>
          </w:rPr>
          <w:t xml:space="preserve">rearing water, tank biofilm </w:t>
        </w:r>
      </w:ins>
      <w:ins w:id="74" w:author="Microsoft Office User" w:date="2019-01-07T13:40:00Z">
        <w:r w:rsidR="00F80D7B">
          <w:rPr>
            <w:color w:val="000000"/>
          </w:rPr>
          <w:t>(</w:t>
        </w:r>
      </w:ins>
      <w:ins w:id="75" w:author="Microsoft Office User" w:date="2019-01-07T13:39:00Z">
        <w:r w:rsidR="00F80D7B">
          <w:rPr>
            <w:color w:val="000000"/>
          </w:rPr>
          <w:t>swabs</w:t>
        </w:r>
      </w:ins>
      <w:ins w:id="76" w:author="Microsoft Office User" w:date="2019-01-07T13:40:00Z">
        <w:r w:rsidR="00F80D7B">
          <w:rPr>
            <w:color w:val="000000"/>
          </w:rPr>
          <w:t>)</w:t>
        </w:r>
      </w:ins>
      <w:ins w:id="77" w:author="Microsoft Office User" w:date="2019-01-07T13:39:00Z">
        <w:r w:rsidR="00F80D7B">
          <w:rPr>
            <w:color w:val="000000"/>
          </w:rPr>
          <w:t xml:space="preserve">, and oyster larvae </w:t>
        </w:r>
      </w:ins>
      <w:del w:id="78" w:author="Microsoft Office User" w:date="2019-01-07T13:40:00Z">
        <w:r w:rsidDel="00F80D7B">
          <w:rPr>
            <w:color w:val="000000"/>
          </w:rPr>
          <w:delText xml:space="preserve">an </w:delText>
        </w:r>
      </w:del>
      <w:ins w:id="79" w:author="Microsoft Office User" w:date="2019-01-07T13:40:00Z">
        <w:r w:rsidR="00F80D7B">
          <w:rPr>
            <w:color w:val="000000"/>
          </w:rPr>
          <w:t xml:space="preserve">from an </w:t>
        </w:r>
      </w:ins>
      <w:r>
        <w:rPr>
          <w:color w:val="000000"/>
        </w:rPr>
        <w:t>oyster hatchery differed in diversity and composition</w:t>
      </w:r>
      <w:del w:id="80" w:author="Microsoft Office User" w:date="2019-01-07T13:40:00Z">
        <w:r w:rsidDel="00F80D7B">
          <w:rPr>
            <w:color w:val="000000"/>
          </w:rPr>
          <w:delText xml:space="preserve"> between</w:delText>
        </w:r>
      </w:del>
      <w:del w:id="81" w:author="Microsoft Office User" w:date="2019-01-07T13:39:00Z">
        <w:r w:rsidDel="00F80D7B">
          <w:rPr>
            <w:color w:val="000000"/>
          </w:rPr>
          <w:delText xml:space="preserve"> rearing water, tank biofilm swabs, and oyster larvae</w:delText>
        </w:r>
      </w:del>
      <w:r>
        <w:rPr>
          <w:color w:val="000000"/>
        </w:rPr>
        <w:t xml:space="preserve">. In particular, oyster larvae selected for specific taxa present in the water and in biofilms, including </w:t>
      </w:r>
      <w:r>
        <w:rPr>
          <w:i/>
          <w:iCs/>
          <w:color w:val="000000"/>
        </w:rPr>
        <w:t xml:space="preserve">Firmicutes </w:t>
      </w:r>
      <w:r>
        <w:rPr>
          <w:color w:val="000000"/>
        </w:rPr>
        <w:t xml:space="preserve">and </w:t>
      </w:r>
      <w:r>
        <w:rPr>
          <w:i/>
          <w:iCs/>
          <w:color w:val="000000"/>
        </w:rPr>
        <w:t>Proteobacteria</w:t>
      </w:r>
      <w:r>
        <w:rPr>
          <w:color w:val="000000"/>
        </w:rPr>
        <w:t xml:space="preserve">, while </w:t>
      </w:r>
      <w:ins w:id="82" w:author="David Rowley" w:date="2019-01-05T14:58:00Z">
        <w:r w:rsidR="00C04171">
          <w:rPr>
            <w:color w:val="000000"/>
          </w:rPr>
          <w:t xml:space="preserve">tank </w:t>
        </w:r>
      </w:ins>
      <w:r>
        <w:rPr>
          <w:color w:val="000000"/>
        </w:rPr>
        <w:t xml:space="preserve">biofilms showed a diversity and composition state that was intermediate between water and larvae. Additionally, the microbiome </w:t>
      </w:r>
      <w:ins w:id="83" w:author="Microsoft Office User" w:date="2019-01-07T13:41:00Z">
        <w:r w:rsidR="00F80D7B">
          <w:rPr>
            <w:color w:val="000000"/>
          </w:rPr>
          <w:t xml:space="preserve">of the rearing water </w:t>
        </w:r>
      </w:ins>
      <w:r>
        <w:rPr>
          <w:color w:val="000000"/>
        </w:rPr>
        <w:t>changed significantly over time</w:t>
      </w:r>
      <w:del w:id="84" w:author="Microsoft Office User" w:date="2019-01-07T13:42:00Z">
        <w:r w:rsidDel="00F80D7B">
          <w:rPr>
            <w:color w:val="000000"/>
          </w:rPr>
          <w:delText xml:space="preserve"> in the</w:delText>
        </w:r>
      </w:del>
      <w:del w:id="85" w:author="Microsoft Office User" w:date="2019-01-07T13:41:00Z">
        <w:r w:rsidDel="00F80D7B">
          <w:rPr>
            <w:color w:val="000000"/>
          </w:rPr>
          <w:delText xml:space="preserve"> rearing water</w:delText>
        </w:r>
      </w:del>
      <w:r>
        <w:rPr>
          <w:color w:val="000000"/>
        </w:rPr>
        <w:t xml:space="preserve">, specifically with an increase in </w:t>
      </w:r>
      <w:r>
        <w:rPr>
          <w:i/>
          <w:iCs/>
          <w:color w:val="000000"/>
        </w:rPr>
        <w:t>Actinobacteria</w:t>
      </w:r>
      <w:r>
        <w:rPr>
          <w:color w:val="000000"/>
        </w:rPr>
        <w:t xml:space="preserve"> and a decrease in </w:t>
      </w:r>
      <w:r>
        <w:rPr>
          <w:i/>
          <w:iCs/>
          <w:color w:val="000000"/>
        </w:rPr>
        <w:t>Bacteroidetes</w:t>
      </w:r>
      <w:r>
        <w:rPr>
          <w:color w:val="000000"/>
        </w:rPr>
        <w:t>.</w:t>
      </w:r>
      <w:ins w:id="86" w:author="Microsoft Office User" w:date="2019-01-07T13:44:00Z">
        <w:r w:rsidR="00F80D7B">
          <w:rPr>
            <w:color w:val="000000"/>
          </w:rPr>
          <w:t xml:space="preserve"> </w:t>
        </w:r>
      </w:ins>
      <w:del w:id="87" w:author="Microsoft Office User" w:date="2019-01-07T13:44:00Z">
        <w:r w:rsidDel="00F80D7B">
          <w:rPr>
            <w:color w:val="000000"/>
          </w:rPr>
          <w:delText xml:space="preserve"> The strong effect of time initially obscured the overall effects of treatment, trial, or sample type. </w:delText>
        </w:r>
      </w:del>
      <w:r>
        <w:rPr>
          <w:i/>
          <w:iCs/>
          <w:color w:val="000000"/>
        </w:rPr>
        <w:t>Proteobacteria</w:t>
      </w:r>
      <w:r>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5433E4">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noteIndex" : 0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w:t>
      </w:r>
      <w:r w:rsidRPr="000628D5">
        <w:rPr>
          <w:color w:val="000000"/>
        </w:rPr>
        <w:t xml:space="preserve">The other phyla, </w:t>
      </w:r>
      <w:commentRangeStart w:id="88"/>
      <w:ins w:id="89" w:author="David Nelson" w:date="2018-12-12T16:53:00Z">
        <w:r w:rsidR="00C94653" w:rsidRPr="000628D5">
          <w:rPr>
            <w:color w:val="000000"/>
          </w:rPr>
          <w:t xml:space="preserve">including </w:t>
        </w:r>
        <w:r w:rsidR="00C94653" w:rsidRPr="000628D5">
          <w:rPr>
            <w:i/>
            <w:iCs/>
            <w:color w:val="000000"/>
          </w:rPr>
          <w:t xml:space="preserve">Bacteroidetes, Cyanobacteria, </w:t>
        </w:r>
        <w:r w:rsidR="00C94653" w:rsidRPr="000628D5">
          <w:rPr>
            <w:color w:val="000000"/>
          </w:rPr>
          <w:t xml:space="preserve">and </w:t>
        </w:r>
        <w:r w:rsidR="00C94653" w:rsidRPr="000628D5">
          <w:rPr>
            <w:i/>
            <w:iCs/>
            <w:color w:val="000000"/>
          </w:rPr>
          <w:t>Actinobacteria</w:t>
        </w:r>
        <w:commentRangeEnd w:id="88"/>
        <w:r w:rsidR="00C94653">
          <w:rPr>
            <w:rStyle w:val="CommentReference"/>
            <w:rFonts w:eastAsiaTheme="minorHAnsi" w:cstheme="minorBidi"/>
          </w:rPr>
          <w:commentReference w:id="88"/>
        </w:r>
      </w:ins>
      <w:del w:id="90" w:author="David Nelson" w:date="2018-12-12T16:53:00Z">
        <w:r w:rsidRPr="000628D5" w:rsidDel="00C94653">
          <w:rPr>
            <w:color w:val="000000"/>
          </w:rPr>
          <w:delText>however</w:delText>
        </w:r>
      </w:del>
      <w:r w:rsidRPr="000628D5">
        <w:rPr>
          <w:color w:val="000000"/>
        </w:rPr>
        <w:t>, showed variation in relative abundances based on sample type, day, and treatment</w:t>
      </w:r>
      <w:del w:id="91" w:author="Microsoft Office User" w:date="2019-01-07T13:43:00Z">
        <w:r w:rsidRPr="000628D5" w:rsidDel="00F80D7B">
          <w:rPr>
            <w:color w:val="000000"/>
          </w:rPr>
          <w:delText>,</w:delText>
        </w:r>
      </w:del>
      <w:del w:id="92" w:author="David Nelson" w:date="2018-12-12T16:53:00Z">
        <w:r w:rsidRPr="000628D5" w:rsidDel="00C94653">
          <w:rPr>
            <w:color w:val="000000"/>
          </w:rPr>
          <w:delText xml:space="preserve"> including </w:delText>
        </w:r>
        <w:r w:rsidRPr="000628D5" w:rsidDel="00C94653">
          <w:rPr>
            <w:i/>
            <w:iCs/>
            <w:color w:val="000000"/>
          </w:rPr>
          <w:delText xml:space="preserve">Bacteroidetes, Cyanobacteria, </w:delText>
        </w:r>
        <w:r w:rsidRPr="000628D5" w:rsidDel="00C94653">
          <w:rPr>
            <w:color w:val="000000"/>
          </w:rPr>
          <w:delText xml:space="preserve">and </w:delText>
        </w:r>
        <w:r w:rsidRPr="000628D5" w:rsidDel="00C94653">
          <w:rPr>
            <w:i/>
            <w:iCs/>
            <w:color w:val="000000"/>
          </w:rPr>
          <w:delText>Actinobacteria</w:delText>
        </w:r>
      </w:del>
      <w:r w:rsidRPr="000628D5">
        <w:rPr>
          <w:color w:val="000000"/>
        </w:rPr>
        <w:t>.</w:t>
      </w:r>
    </w:p>
    <w:p w14:paraId="62F979EA" w14:textId="5DC907DE" w:rsidR="000628D5" w:rsidRDefault="000628D5" w:rsidP="00F05E88">
      <w:pPr>
        <w:rPr>
          <w:color w:val="000000"/>
        </w:rPr>
      </w:pPr>
      <w:commentRangeStart w:id="93"/>
      <w:r>
        <w:rPr>
          <w:color w:val="000000"/>
        </w:rPr>
        <w:lastRenderedPageBreak/>
        <w:t xml:space="preserve">Our results show high variability in bacterial composition between replicate samples within trials and between trials, especially among the bacterial communities of oyster larvae. High variability in microbial communities in oysters from a single location is consistent with past studies, and is most probably driven by genetic and environmental effects on host-microbe interactions </w:t>
      </w:r>
      <w:r w:rsidR="00F05E88">
        <w:fldChar w:fldCharType="begin" w:fldLock="1"/>
      </w:r>
      <w:r w:rsidR="005433E4">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rsidR="00F05E88">
        <w:fldChar w:fldCharType="separate"/>
      </w:r>
      <w:r w:rsidR="007D5DCA" w:rsidRPr="007D5DCA">
        <w:rPr>
          <w:noProof/>
        </w:rPr>
        <w:t>(King et al., 2012; Wegner et al., 2013)</w:t>
      </w:r>
      <w:r w:rsidR="00F05E88">
        <w:fldChar w:fldCharType="end"/>
      </w:r>
      <w:r w:rsidR="005539B1">
        <w:t xml:space="preserve"> </w:t>
      </w:r>
      <w:commentRangeEnd w:id="93"/>
      <w:r w:rsidR="00C94653">
        <w:rPr>
          <w:rStyle w:val="CommentReference"/>
        </w:rPr>
        <w:commentReference w:id="93"/>
      </w:r>
      <w:r>
        <w:rPr>
          <w:color w:val="000000"/>
        </w:rPr>
        <w:t xml:space="preserve">or variability in larval performance in response to pathogen challenge </w:t>
      </w:r>
      <w:r>
        <w:rPr>
          <w:color w:val="000000"/>
          <w:shd w:val="clear" w:color="auto" w:fill="FFFF00"/>
        </w:rPr>
        <w:t xml:space="preserve">(Sohn et al. </w:t>
      </w:r>
      <w:r>
        <w:rPr>
          <w:i/>
          <w:iCs/>
          <w:color w:val="000000"/>
          <w:shd w:val="clear" w:color="auto" w:fill="FFFF00"/>
        </w:rPr>
        <w:t>in prep</w:t>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5D1CDB">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684B3F39" w14:textId="52994A3B" w:rsidR="00F05E88" w:rsidRDefault="000628D5" w:rsidP="00F05E88">
      <w:r>
        <w:rPr>
          <w:color w:val="000000"/>
        </w:rPr>
        <w:t xml:space="preserve">Despite high variability in microbial communities between samples and trials, clear differences were seen in microbial composition between sample types (water, </w:t>
      </w:r>
      <w:ins w:id="94" w:author="Microsoft Office User" w:date="2019-01-07T13:45:00Z">
        <w:r w:rsidR="00F80D7B">
          <w:rPr>
            <w:color w:val="000000"/>
          </w:rPr>
          <w:t xml:space="preserve">tank </w:t>
        </w:r>
      </w:ins>
      <w:r>
        <w:rPr>
          <w:color w:val="000000"/>
        </w:rPr>
        <w:t>biofilms, and larvae). Lower diversity indices in the larvae and tank biofilm</w:t>
      </w:r>
      <w:del w:id="95" w:author="Microsoft Office User" w:date="2019-01-07T13:45:00Z">
        <w:r w:rsidDel="00F80D7B">
          <w:rPr>
            <w:color w:val="000000"/>
          </w:rPr>
          <w:delText xml:space="preserve"> swab</w:delText>
        </w:r>
      </w:del>
      <w:r>
        <w:rPr>
          <w:color w:val="000000"/>
        </w:rPr>
        <w:t xml:space="preserve">s 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n the tank. It is likely that the oysters select their commensal bacteria from a diverse pool of bacteria in the rearing water and microalgal feed. This hypothesis is consistent with outcomes of past studies that </w:t>
      </w:r>
      <w:commentRangeStart w:id="96"/>
      <w:r>
        <w:rPr>
          <w:color w:val="000000"/>
        </w:rPr>
        <w:t xml:space="preserve">suggest interactions </w:t>
      </w:r>
      <w:commentRangeEnd w:id="96"/>
      <w:r w:rsidR="00F80D7B">
        <w:rPr>
          <w:rStyle w:val="CommentReference"/>
        </w:rPr>
        <w:commentReference w:id="96"/>
      </w:r>
      <w:r>
        <w:rPr>
          <w:color w:val="000000"/>
        </w:rPr>
        <w:t xml:space="preserve">between microalgae, bacteria, and animals in aquaculture.  Bacteria are an essential component of aquaculture nutrition, as both a source of nutrients and growth factors for the microalgae, and as food for the larvae </w:t>
      </w:r>
      <w:r w:rsidR="002D630D">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w:t>
      </w:r>
      <w:del w:id="97" w:author="Microsoft Office User" w:date="2019-01-07T13:51:00Z">
        <w:r w:rsidDel="00E11044">
          <w:rPr>
            <w:color w:val="000000"/>
          </w:rPr>
          <w:delText xml:space="preserve">eastern </w:delText>
        </w:r>
      </w:del>
      <w:ins w:id="98" w:author="Microsoft Office User" w:date="2019-01-07T13:51:00Z">
        <w:r w:rsidR="00E11044">
          <w:rPr>
            <w:color w:val="000000"/>
          </w:rPr>
          <w:t xml:space="preserve">Eastern </w:t>
        </w:r>
      </w:ins>
      <w:r>
        <w:rPr>
          <w:color w:val="000000"/>
        </w:rPr>
        <w:t xml:space="preserve">oysters based on size, </w:t>
      </w:r>
      <w:commentRangeStart w:id="99"/>
      <w:r>
        <w:rPr>
          <w:color w:val="000000"/>
        </w:rPr>
        <w:t>chemistry</w:t>
      </w:r>
      <w:commentRangeEnd w:id="99"/>
      <w:r w:rsidR="00E11044">
        <w:rPr>
          <w:rStyle w:val="CommentReference"/>
        </w:rPr>
        <w:commentReference w:id="99"/>
      </w:r>
      <w:r>
        <w:rPr>
          <w:color w:val="000000"/>
        </w:rPr>
        <w:t xml:space="preserve">,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 this indicates that temporal changes in microbial communities in the tanks may be driven by developmental changes in the oyster larvae, since it is unlikely that these major changes are due to transient changes in the microbial composition of incoming water. Samples collected during Trial 3 on days 5, 8, and 12 from the hatchery inflow water show that the microbiome is constant over time (</w:t>
      </w:r>
      <w:commentRangeStart w:id="100"/>
      <w:r>
        <w:rPr>
          <w:color w:val="000000"/>
        </w:rPr>
        <w:t>data not shown</w:t>
      </w:r>
      <w:commentRangeEnd w:id="100"/>
      <w:r w:rsidR="003E6626">
        <w:rPr>
          <w:rStyle w:val="CommentReference"/>
        </w:rPr>
        <w:commentReference w:id="100"/>
      </w:r>
      <w:r>
        <w:rPr>
          <w:color w:val="000000"/>
        </w:rPr>
        <w:t>). More research is needed to evaluate the role of oyster-microbial interactions on the dynamics of microbial communities in oyster tanks.</w:t>
      </w:r>
    </w:p>
    <w:p w14:paraId="29C569F1" w14:textId="14A3F472"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w:t>
      </w:r>
      <w:commentRangeStart w:id="101"/>
      <w:r>
        <w:rPr>
          <w:color w:val="000000"/>
        </w:rPr>
        <w:t>there was no global effect on bacterial diversity or structure in any of the sample types</w:t>
      </w:r>
      <w:commentRangeEnd w:id="101"/>
      <w:r w:rsidR="004459F7">
        <w:rPr>
          <w:rStyle w:val="CommentReference"/>
        </w:rPr>
        <w:commentReference w:id="101"/>
      </w:r>
      <w:r>
        <w:rPr>
          <w:color w:val="000000"/>
        </w:rPr>
        <w:t xml:space="preserve">, suggesting that the </w:t>
      </w:r>
      <w:ins w:id="102" w:author="David Nelson" w:date="2018-12-12T17:08:00Z">
        <w:r w:rsidR="00486303">
          <w:rPr>
            <w:color w:val="000000"/>
          </w:rPr>
          <w:t xml:space="preserve">primary </w:t>
        </w:r>
      </w:ins>
      <w:r>
        <w:rPr>
          <w:color w:val="000000"/>
        </w:rPr>
        <w:t>probiotic effect</w:t>
      </w:r>
      <w:ins w:id="103" w:author="David Nelson" w:date="2018-12-12T17:04:00Z">
        <w:r w:rsidR="004459F7">
          <w:rPr>
            <w:color w:val="000000"/>
          </w:rPr>
          <w:t xml:space="preserve"> of </w:t>
        </w:r>
        <w:r w:rsidR="004459F7" w:rsidRPr="004459F7">
          <w:rPr>
            <w:i/>
            <w:color w:val="000000"/>
            <w:rPrChange w:id="104" w:author="David Nelson" w:date="2018-12-12T17:05:00Z">
              <w:rPr>
                <w:color w:val="000000"/>
              </w:rPr>
            </w:rPrChange>
          </w:rPr>
          <w:t>B. pumilus</w:t>
        </w:r>
        <w:r w:rsidR="004459F7">
          <w:rPr>
            <w:color w:val="000000"/>
          </w:rPr>
          <w:t xml:space="preserve"> RI06-95</w:t>
        </w:r>
      </w:ins>
      <w:r>
        <w:rPr>
          <w:color w:val="000000"/>
        </w:rPr>
        <w:t xml:space="preserve"> is exerted directly on the larvae (e.g. by modulation of the immune system) and/or that it is mediated by subtle, targeted changes in the oyster microbiomes that are obscured by large</w:t>
      </w:r>
      <w:ins w:id="105" w:author="Microsoft Office User" w:date="2019-01-07T13:56:00Z">
        <w:r w:rsidR="006704F8">
          <w:rPr>
            <w:color w:val="000000"/>
          </w:rPr>
          <w:t>r</w:t>
        </w:r>
      </w:ins>
      <w:r>
        <w:rPr>
          <w:color w:val="000000"/>
        </w:rPr>
        <w:t xml:space="preserve"> temporal effects. </w:t>
      </w:r>
      <w:r w:rsidRPr="00486303">
        <w:rPr>
          <w:color w:val="000000"/>
          <w:highlight w:val="yellow"/>
          <w:rPrChange w:id="106" w:author="David Nelson" w:date="2018-12-12T17:12:00Z">
            <w:rPr>
              <w:color w:val="000000"/>
            </w:rPr>
          </w:rPrChange>
        </w:rPr>
        <w:t xml:space="preserve">The presence of the probiotic was confirmed with higher total </w:t>
      </w:r>
      <w:r w:rsidRPr="00486303">
        <w:rPr>
          <w:i/>
          <w:iCs/>
          <w:color w:val="000000"/>
          <w:highlight w:val="yellow"/>
          <w:rPrChange w:id="107" w:author="David Nelson" w:date="2018-12-12T17:12:00Z">
            <w:rPr>
              <w:i/>
              <w:iCs/>
              <w:color w:val="000000"/>
            </w:rPr>
          </w:rPrChange>
        </w:rPr>
        <w:t>Bacillus</w:t>
      </w:r>
      <w:r w:rsidRPr="00486303">
        <w:rPr>
          <w:color w:val="000000"/>
          <w:highlight w:val="yellow"/>
          <w:rPrChange w:id="108" w:author="David Nelson" w:date="2018-12-12T17:12:00Z">
            <w:rPr>
              <w:color w:val="000000"/>
            </w:rPr>
          </w:rPrChange>
        </w:rPr>
        <w:t xml:space="preserve"> spp. read counts in the probiotic-treated water</w:t>
      </w:r>
      <w:r>
        <w:rPr>
          <w:color w:val="000000"/>
        </w:rPr>
        <w:t xml:space="preserve"> and increased abundance throughout the Trials, </w:t>
      </w:r>
      <w:commentRangeStart w:id="109"/>
      <w:commentRangeStart w:id="110"/>
      <w:r>
        <w:rPr>
          <w:color w:val="000000"/>
        </w:rPr>
        <w:t>likely due to natural mortality and therefore decreased grazing in the tanks</w:t>
      </w:r>
      <w:commentRangeEnd w:id="109"/>
      <w:r w:rsidR="00486303">
        <w:rPr>
          <w:rStyle w:val="CommentReference"/>
        </w:rPr>
        <w:commentReference w:id="109"/>
      </w:r>
      <w:commentRangeEnd w:id="110"/>
      <w:r w:rsidR="006704F8">
        <w:rPr>
          <w:rStyle w:val="CommentReference"/>
        </w:rPr>
        <w:commentReference w:id="110"/>
      </w:r>
      <w:r>
        <w:rPr>
          <w:color w:val="000000"/>
        </w:rPr>
        <w:t xml:space="preserve">. </w:t>
      </w:r>
      <w:commentRangeStart w:id="111"/>
      <w:r>
        <w:rPr>
          <w:color w:val="000000"/>
        </w:rPr>
        <w:t xml:space="preserve">Previous studies of the 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End w:id="111"/>
      <w:r w:rsidR="00486303">
        <w:rPr>
          <w:rStyle w:val="CommentReference"/>
        </w:rPr>
        <w:commentReference w:id="111"/>
      </w:r>
      <w:r w:rsidR="00F05E88">
        <w:t xml:space="preserve"> </w:t>
      </w:r>
      <w:commentRangeStart w:id="112"/>
      <w:ins w:id="113" w:author="Microsoft Office User" w:date="2019-01-07T13:58:00Z">
        <w:r w:rsidR="006704F8">
          <w:t>No such studies have been previously conducted in bivalves.</w:t>
        </w:r>
      </w:ins>
      <w:commentRangeEnd w:id="112"/>
      <w:ins w:id="114" w:author="Microsoft Office User" w:date="2019-01-07T13:59:00Z">
        <w:r w:rsidR="006704F8">
          <w:rPr>
            <w:rStyle w:val="CommentReference"/>
          </w:rPr>
          <w:commentReference w:id="112"/>
        </w:r>
      </w:ins>
    </w:p>
    <w:p w14:paraId="2B02E325" w14:textId="12ED37B6" w:rsidR="00E043D0" w:rsidRPr="00E043D0" w:rsidRDefault="00E043D0" w:rsidP="00E043D0">
      <w:pPr>
        <w:pStyle w:val="NormalWeb"/>
        <w:spacing w:before="120" w:beforeAutospacing="0" w:after="240" w:afterAutospacing="0"/>
      </w:pPr>
      <w:r>
        <w:rPr>
          <w:color w:val="000000"/>
        </w:rPr>
        <w:t xml:space="preserve">Despite not observing an overall effect of the probiotic on microbial community diversity and overall composition, </w:t>
      </w:r>
      <w:commentRangeStart w:id="115"/>
      <w:r>
        <w:rPr>
          <w:color w:val="000000"/>
        </w:rPr>
        <w:t xml:space="preserve">the presence of the probiotic was confirmed with higher total </w:t>
      </w:r>
      <w:r>
        <w:rPr>
          <w:i/>
          <w:iCs/>
          <w:color w:val="000000"/>
        </w:rPr>
        <w:t>Bacillus</w:t>
      </w:r>
      <w:r>
        <w:rPr>
          <w:color w:val="000000"/>
        </w:rPr>
        <w:t xml:space="preserve"> spp. read counts in the probiotic-treated water and increased abundance throughout the length of each trial, suggesting that the probiotic accumulates in larval oysters through time</w:t>
      </w:r>
      <w:commentRangeEnd w:id="115"/>
      <w:r w:rsidR="00486303">
        <w:rPr>
          <w:rStyle w:val="CommentReference"/>
          <w:rFonts w:eastAsiaTheme="minorHAnsi" w:cstheme="minorBidi"/>
        </w:rPr>
        <w:commentReference w:id="115"/>
      </w:r>
      <w:r>
        <w:rPr>
          <w:color w:val="000000"/>
        </w:rPr>
        <w:t xml:space="preserve">. Moreover, amplification of other taxa in probiotic-treated samples compared to the control was observed, most notably in the </w:t>
      </w:r>
      <w:r>
        <w:rPr>
          <w:i/>
          <w:iCs/>
          <w:color w:val="000000"/>
        </w:rPr>
        <w:lastRenderedPageBreak/>
        <w:t>Oceanospirillales</w:t>
      </w:r>
      <w:r>
        <w:rPr>
          <w:color w:val="000000"/>
        </w:rPr>
        <w:t xml:space="preserve"> order. This group of bacteria was consistently more abundant in probiotic-treated rearing water, </w:t>
      </w:r>
      <w:del w:id="116" w:author="David Nelson" w:date="2018-12-12T17:13:00Z">
        <w:r w:rsidDel="00486303">
          <w:rPr>
            <w:color w:val="000000"/>
          </w:rPr>
          <w:delText xml:space="preserve">and </w:delText>
        </w:r>
      </w:del>
      <w:ins w:id="117" w:author="David Nelson" w:date="2018-12-12T17:13:00Z">
        <w:r w:rsidR="00486303">
          <w:rPr>
            <w:color w:val="000000"/>
          </w:rPr>
          <w:t xml:space="preserve">while total reads also </w:t>
        </w:r>
      </w:ins>
      <w:r>
        <w:rPr>
          <w:color w:val="000000"/>
        </w:rPr>
        <w:t xml:space="preserve">significantly decreased with time in all three trials. </w:t>
      </w:r>
      <w:r>
        <w:rPr>
          <w:i/>
          <w:iCs/>
          <w:color w:val="000000"/>
        </w:rPr>
        <w:t>Oceanospirillales</w:t>
      </w:r>
      <w:r>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commentRangeStart w:id="118"/>
      <w:r w:rsidRPr="00E043D0">
        <w:rPr>
          <w:color w:val="000000"/>
        </w:rPr>
        <w:t xml:space="preserve">These observations indicate that </w:t>
      </w:r>
      <w:r w:rsidRPr="00E043D0">
        <w:rPr>
          <w:i/>
          <w:iCs/>
          <w:color w:val="000000"/>
        </w:rPr>
        <w:t>Oceanospirillales</w:t>
      </w:r>
      <w:r w:rsidRPr="00E043D0">
        <w:rPr>
          <w:color w:val="000000"/>
        </w:rPr>
        <w:t xml:space="preserve"> may confer a beneficial effect to the oyster host and contribute to the mechanism of oyster larval protection by the </w:t>
      </w:r>
      <w:r w:rsidRPr="00E043D0">
        <w:rPr>
          <w:i/>
          <w:iCs/>
          <w:color w:val="000000"/>
        </w:rPr>
        <w:t xml:space="preserve">B. pumilus </w:t>
      </w:r>
      <w:r w:rsidRPr="00E043D0">
        <w:rPr>
          <w:color w:val="000000"/>
        </w:rPr>
        <w:t>RI06-95 probiotic</w:t>
      </w:r>
      <w:commentRangeEnd w:id="118"/>
      <w:r w:rsidR="00486303">
        <w:rPr>
          <w:rStyle w:val="CommentReference"/>
          <w:rFonts w:eastAsiaTheme="minorHAnsi" w:cstheme="minorBidi"/>
        </w:rPr>
        <w:commentReference w:id="118"/>
      </w:r>
      <w:r w:rsidRPr="00E043D0">
        <w:rPr>
          <w:color w:val="000000"/>
        </w:rPr>
        <w:t xml:space="preserve">. </w:t>
      </w:r>
    </w:p>
    <w:p w14:paraId="3044D1B2" w14:textId="5C242FCE" w:rsidR="00F05E88" w:rsidRDefault="00C1130C" w:rsidP="00F05E88">
      <w:r>
        <w:t>P</w:t>
      </w:r>
      <w:r w:rsidR="00484A45">
        <w:t>revious research (Sohn et al. 2016</w:t>
      </w:r>
      <w:ins w:id="119" w:author="David Nelson" w:date="2018-12-12T17:16:00Z">
        <w:r w:rsidR="00486303">
          <w:t>)</w:t>
        </w:r>
      </w:ins>
      <w:r w:rsidR="00E043D0">
        <w:rPr>
          <w:color w:val="000000"/>
        </w:rPr>
        <w:t xml:space="preserve"> suggested that </w:t>
      </w:r>
      <w:commentRangeStart w:id="120"/>
      <w:r w:rsidR="00E043D0">
        <w:rPr>
          <w:color w:val="000000"/>
        </w:rPr>
        <w:t xml:space="preserve">probiotic treatment </w:t>
      </w:r>
      <w:commentRangeEnd w:id="120"/>
      <w:r w:rsidR="00EF6292">
        <w:rPr>
          <w:rStyle w:val="CommentReference"/>
        </w:rPr>
        <w:commentReference w:id="120"/>
      </w:r>
      <w:r w:rsidR="00E043D0">
        <w:rPr>
          <w:color w:val="000000"/>
        </w:rPr>
        <w:t xml:space="preserve">in the hatchery </w:t>
      </w:r>
      <w:del w:id="121" w:author="Microsoft Office User" w:date="2019-01-07T14:29:00Z">
        <w:r w:rsidR="00E043D0" w:rsidDel="00FF171B">
          <w:rPr>
            <w:color w:val="000000"/>
          </w:rPr>
          <w:delText xml:space="preserve">potentially </w:delText>
        </w:r>
      </w:del>
      <w:r w:rsidR="00E043D0">
        <w:rPr>
          <w:color w:val="000000"/>
        </w:rPr>
        <w:t xml:space="preserve">decreases levels of </w:t>
      </w:r>
      <w:r w:rsidR="00E043D0">
        <w:rPr>
          <w:i/>
          <w:iCs/>
          <w:color w:val="000000"/>
        </w:rPr>
        <w:t xml:space="preserve">Vibrio </w:t>
      </w:r>
      <w:r w:rsidR="00E043D0">
        <w:rPr>
          <w:color w:val="000000"/>
        </w:rPr>
        <w:t xml:space="preserve">spp. in the hatchery. </w:t>
      </w:r>
      <w:commentRangeStart w:id="122"/>
      <w:del w:id="123" w:author="Microsoft Office User" w:date="2019-01-07T14:28:00Z">
        <w:r w:rsidR="00E043D0" w:rsidDel="00FB2BC5">
          <w:rPr>
            <w:color w:val="000000"/>
          </w:rPr>
          <w:delText xml:space="preserve">Characterization studies </w:delText>
        </w:r>
        <w:commentRangeEnd w:id="122"/>
        <w:r w:rsidR="00AF454E" w:rsidDel="00FB2BC5">
          <w:rPr>
            <w:rStyle w:val="CommentReference"/>
          </w:rPr>
          <w:commentReference w:id="122"/>
        </w:r>
        <w:r w:rsidR="00E043D0" w:rsidDel="00FB2BC5">
          <w:rPr>
            <w:color w:val="000000"/>
          </w:rPr>
          <w:delText>have shown that our</w:delText>
        </w:r>
      </w:del>
      <w:ins w:id="124" w:author="Microsoft Office User" w:date="2019-01-07T14:28:00Z">
        <w:r w:rsidR="00FB2BC5">
          <w:rPr>
            <w:color w:val="000000"/>
          </w:rPr>
          <w:t xml:space="preserve">This may be due to the production of antimicrobial secondary metabolites produced by </w:t>
        </w:r>
      </w:ins>
      <w:del w:id="125" w:author="Microsoft Office User" w:date="2019-01-07T14:28:00Z">
        <w:r w:rsidR="00E043D0" w:rsidDel="00FB2BC5">
          <w:rPr>
            <w:color w:val="000000"/>
          </w:rPr>
          <w:delText xml:space="preserve"> probiotic species, </w:delText>
        </w:r>
      </w:del>
      <w:del w:id="126" w:author="Microsoft Office User" w:date="2019-01-07T14:26:00Z">
        <w:r w:rsidR="00E043D0" w:rsidDel="00FB2BC5">
          <w:rPr>
            <w:i/>
            <w:iCs/>
            <w:color w:val="000000"/>
          </w:rPr>
          <w:delText xml:space="preserve">Bacillus </w:delText>
        </w:r>
      </w:del>
      <w:ins w:id="127" w:author="Microsoft Office User" w:date="2019-01-07T14:26:00Z">
        <w:r w:rsidR="00FB2BC5">
          <w:rPr>
            <w:i/>
            <w:iCs/>
            <w:color w:val="000000"/>
          </w:rPr>
          <w:t xml:space="preserve">B. </w:t>
        </w:r>
      </w:ins>
      <w:r w:rsidR="00E043D0">
        <w:rPr>
          <w:i/>
          <w:iCs/>
          <w:color w:val="000000"/>
        </w:rPr>
        <w:t>pumilus</w:t>
      </w:r>
      <w:ins w:id="128" w:author="Microsoft Office User" w:date="2019-01-07T14:26:00Z">
        <w:r w:rsidR="00FB2BC5">
          <w:rPr>
            <w:i/>
            <w:iCs/>
            <w:color w:val="000000"/>
          </w:rPr>
          <w:t xml:space="preserve"> </w:t>
        </w:r>
        <w:r w:rsidR="00FB2BC5" w:rsidRPr="00FB2BC5">
          <w:rPr>
            <w:iCs/>
            <w:color w:val="000000"/>
            <w:rPrChange w:id="129" w:author="Microsoft Office User" w:date="2019-01-07T14:26:00Z">
              <w:rPr>
                <w:i/>
                <w:iCs/>
                <w:color w:val="000000"/>
              </w:rPr>
            </w:rPrChange>
          </w:rPr>
          <w:t>RI06-95</w:t>
        </w:r>
      </w:ins>
      <w:r w:rsidR="00E043D0">
        <w:rPr>
          <w:color w:val="000000"/>
        </w:rPr>
        <w:t xml:space="preserve">, as well as other </w:t>
      </w:r>
      <w:r w:rsidR="00E043D0">
        <w:rPr>
          <w:i/>
          <w:iCs/>
          <w:color w:val="000000"/>
        </w:rPr>
        <w:t xml:space="preserve">Bacillus </w:t>
      </w:r>
      <w:r w:rsidR="00E043D0">
        <w:rPr>
          <w:color w:val="000000"/>
        </w:rPr>
        <w:t xml:space="preserve">spp, </w:t>
      </w:r>
      <w:ins w:id="130" w:author="Microsoft Office User" w:date="2019-01-07T14:28:00Z">
        <w:r w:rsidR="00FB2BC5">
          <w:rPr>
            <w:color w:val="000000"/>
          </w:rPr>
          <w:t xml:space="preserve">that </w:t>
        </w:r>
      </w:ins>
      <w:r w:rsidR="00E043D0">
        <w:rPr>
          <w:color w:val="000000"/>
        </w:rPr>
        <w:t xml:space="preserve">inhibit </w:t>
      </w:r>
      <w:del w:id="131" w:author="Microsoft Office User" w:date="2019-01-07T14:29:00Z">
        <w:r w:rsidR="00E043D0" w:rsidRPr="00FB2BC5" w:rsidDel="00FB2BC5">
          <w:rPr>
            <w:iCs/>
            <w:color w:val="000000"/>
            <w:rPrChange w:id="132" w:author="Microsoft Office User" w:date="2019-01-07T14:29:00Z">
              <w:rPr>
                <w:i/>
                <w:iCs/>
                <w:color w:val="000000"/>
              </w:rPr>
            </w:rPrChange>
          </w:rPr>
          <w:delText>in vitro</w:delText>
        </w:r>
        <w:r w:rsidR="00E043D0" w:rsidRPr="00FB2BC5" w:rsidDel="00FB2BC5">
          <w:rPr>
            <w:color w:val="000000"/>
          </w:rPr>
          <w:delText xml:space="preserve"> </w:delText>
        </w:r>
      </w:del>
      <w:ins w:id="133" w:author="Microsoft Office User" w:date="2019-01-07T14:29:00Z">
        <w:r w:rsidR="00FB2BC5" w:rsidRPr="00FB2BC5">
          <w:rPr>
            <w:iCs/>
            <w:color w:val="000000"/>
            <w:rPrChange w:id="134" w:author="Microsoft Office User" w:date="2019-01-07T14:29:00Z">
              <w:rPr>
                <w:i/>
                <w:iCs/>
                <w:color w:val="000000"/>
              </w:rPr>
            </w:rPrChange>
          </w:rPr>
          <w:t>the</w:t>
        </w:r>
        <w:r w:rsidR="00FB2BC5">
          <w:rPr>
            <w:i/>
            <w:iCs/>
            <w:color w:val="000000"/>
          </w:rPr>
          <w:t xml:space="preserve"> </w:t>
        </w:r>
      </w:ins>
      <w:r w:rsidR="00E043D0">
        <w:rPr>
          <w:color w:val="000000"/>
        </w:rPr>
        <w:t xml:space="preserve">growth of </w:t>
      </w:r>
      <w:del w:id="135" w:author="Microsoft Office User" w:date="2019-01-07T14:30:00Z">
        <w:r w:rsidR="00E043D0" w:rsidRPr="00FF171B" w:rsidDel="00FF171B">
          <w:rPr>
            <w:color w:val="000000"/>
          </w:rPr>
          <w:delText>Vibrio</w:delText>
        </w:r>
        <w:r w:rsidR="00E043D0" w:rsidRPr="00FF171B" w:rsidDel="00FF171B">
          <w:rPr>
            <w:iCs/>
            <w:color w:val="000000"/>
            <w:rPrChange w:id="136" w:author="Microsoft Office User" w:date="2019-01-07T14:30:00Z">
              <w:rPr>
                <w:i/>
                <w:iCs/>
                <w:color w:val="000000"/>
              </w:rPr>
            </w:rPrChange>
          </w:rPr>
          <w:delText xml:space="preserve"> </w:delText>
        </w:r>
        <w:r w:rsidR="00E043D0" w:rsidRPr="00FF171B" w:rsidDel="00FF171B">
          <w:rPr>
            <w:color w:val="000000"/>
          </w:rPr>
          <w:delText>spp.</w:delText>
        </w:r>
      </w:del>
      <w:ins w:id="137" w:author="Microsoft Office User" w:date="2019-01-07T14:30:00Z">
        <w:r w:rsidR="00FF171B" w:rsidRPr="00FF171B">
          <w:rPr>
            <w:color w:val="000000"/>
            <w:rPrChange w:id="138" w:author="Microsoft Office User" w:date="2019-01-07T14:30:00Z">
              <w:rPr>
                <w:i/>
                <w:color w:val="000000"/>
              </w:rPr>
            </w:rPrChange>
          </w:rPr>
          <w:t>vibrios</w:t>
        </w:r>
      </w:ins>
      <w:r w:rsidR="00E043D0">
        <w:rPr>
          <w:color w:val="000000"/>
        </w:rPr>
        <w:t xml:space="preserve">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del w:id="139" w:author="Microsoft Office User" w:date="2019-01-07T14:43:00Z">
        <w:r w:rsidR="00E043D0" w:rsidDel="003212D3">
          <w:rPr>
            <w:color w:val="000000"/>
          </w:rPr>
          <w:delText xml:space="preserve">This </w:delText>
        </w:r>
      </w:del>
      <w:ins w:id="140" w:author="Microsoft Office User" w:date="2019-01-07T14:43:00Z">
        <w:r w:rsidR="003212D3">
          <w:rPr>
            <w:color w:val="000000"/>
          </w:rPr>
          <w:t>In th</w:t>
        </w:r>
      </w:ins>
      <w:ins w:id="141" w:author="Microsoft Office User" w:date="2019-01-07T14:44:00Z">
        <w:r w:rsidR="003212D3">
          <w:rPr>
            <w:color w:val="000000"/>
          </w:rPr>
          <w:t>e current</w:t>
        </w:r>
      </w:ins>
      <w:ins w:id="142" w:author="Microsoft Office User" w:date="2019-01-07T14:43:00Z">
        <w:r w:rsidR="003212D3">
          <w:rPr>
            <w:color w:val="000000"/>
          </w:rPr>
          <w:t xml:space="preserve"> study, </w:t>
        </w:r>
      </w:ins>
      <w:ins w:id="143" w:author="Microsoft Office User" w:date="2019-01-07T14:44:00Z">
        <w:r w:rsidR="003212D3">
          <w:rPr>
            <w:color w:val="000000"/>
          </w:rPr>
          <w:t>t</w:t>
        </w:r>
      </w:ins>
      <w:ins w:id="144" w:author="Microsoft Office User" w:date="2019-01-07T14:43:00Z">
        <w:r w:rsidR="003212D3">
          <w:rPr>
            <w:color w:val="000000"/>
          </w:rPr>
          <w:t xml:space="preserve">his </w:t>
        </w:r>
      </w:ins>
      <w:r w:rsidR="00E043D0">
        <w:rPr>
          <w:color w:val="000000"/>
        </w:rPr>
        <w:t xml:space="preserve">trend </w:t>
      </w:r>
      <w:del w:id="145" w:author="Microsoft Office User" w:date="2019-01-07T14:44:00Z">
        <w:r w:rsidR="00E043D0" w:rsidDel="003212D3">
          <w:rPr>
            <w:color w:val="000000"/>
          </w:rPr>
          <w:delText xml:space="preserve">is </w:delText>
        </w:r>
      </w:del>
      <w:ins w:id="146" w:author="Microsoft Office User" w:date="2019-01-07T14:44:00Z">
        <w:r w:rsidR="003212D3">
          <w:rPr>
            <w:color w:val="000000"/>
          </w:rPr>
          <w:t xml:space="preserve">was </w:t>
        </w:r>
      </w:ins>
      <w:r w:rsidR="00E043D0">
        <w:rPr>
          <w:color w:val="000000"/>
        </w:rPr>
        <w:t xml:space="preserve">also observed in the </w:t>
      </w:r>
      <w:ins w:id="147" w:author="Microsoft Office User" w:date="2019-01-07T14:46:00Z">
        <w:r w:rsidR="003212D3">
          <w:rPr>
            <w:color w:val="000000"/>
          </w:rPr>
          <w:t xml:space="preserve">reduced </w:t>
        </w:r>
      </w:ins>
      <w:r w:rsidR="00E043D0">
        <w:rPr>
          <w:color w:val="000000"/>
        </w:rPr>
        <w:t xml:space="preserve">number of </w:t>
      </w:r>
      <w:r w:rsidR="00E043D0">
        <w:rPr>
          <w:i/>
          <w:iCs/>
          <w:color w:val="000000"/>
        </w:rPr>
        <w:t>Vibrio</w:t>
      </w:r>
      <w:r w:rsidR="00E043D0">
        <w:rPr>
          <w:color w:val="000000"/>
        </w:rPr>
        <w:t xml:space="preserve"> </w:t>
      </w:r>
      <w:ins w:id="148" w:author="Microsoft Office User" w:date="2019-01-07T14:44:00Z">
        <w:r w:rsidR="003212D3">
          <w:rPr>
            <w:color w:val="000000"/>
          </w:rPr>
          <w:t xml:space="preserve">16S </w:t>
        </w:r>
      </w:ins>
      <w:r w:rsidR="00E043D0">
        <w:rPr>
          <w:color w:val="000000"/>
        </w:rPr>
        <w:t>reads</w:t>
      </w:r>
      <w:ins w:id="149" w:author="Microsoft Office User" w:date="2019-01-07T14:46:00Z">
        <w:r w:rsidR="003212D3">
          <w:rPr>
            <w:color w:val="000000"/>
          </w:rPr>
          <w:t xml:space="preserve"> in treated tanks</w:t>
        </w:r>
      </w:ins>
      <w:del w:id="150" w:author="Microsoft Office User" w:date="2019-01-07T14:44:00Z">
        <w:r w:rsidR="00E043D0" w:rsidDel="003212D3">
          <w:rPr>
            <w:color w:val="000000"/>
          </w:rPr>
          <w:delText xml:space="preserve"> in our 16S study</w:delText>
        </w:r>
      </w:del>
      <w:r w:rsidR="00E043D0">
        <w:rPr>
          <w:color w:val="000000"/>
        </w:rPr>
        <w:t xml:space="preserve">, but </w:t>
      </w:r>
      <w:del w:id="151" w:author="Microsoft Office User" w:date="2019-01-07T14:45:00Z">
        <w:r w:rsidR="00E043D0" w:rsidDel="003212D3">
          <w:rPr>
            <w:color w:val="000000"/>
          </w:rPr>
          <w:delText xml:space="preserve">is not significant due to </w:delText>
        </w:r>
      </w:del>
      <w:r w:rsidR="00E043D0">
        <w:rPr>
          <w:color w:val="000000"/>
        </w:rPr>
        <w:t>high variability and small sample sizes</w:t>
      </w:r>
      <w:ins w:id="152" w:author="Microsoft Office User" w:date="2019-01-07T14:45:00Z">
        <w:r w:rsidR="003212D3">
          <w:rPr>
            <w:color w:val="000000"/>
          </w:rPr>
          <w:t xml:space="preserve"> hindered </w:t>
        </w:r>
      </w:ins>
      <w:ins w:id="153" w:author="Microsoft Office User" w:date="2019-01-07T14:47:00Z">
        <w:r w:rsidR="003212D3">
          <w:rPr>
            <w:color w:val="000000"/>
          </w:rPr>
          <w:t>statistically significant findings</w:t>
        </w:r>
      </w:ins>
      <w:r w:rsidR="00E043D0">
        <w:rPr>
          <w:color w:val="000000"/>
        </w:rPr>
        <w:t xml:space="preserve">.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 </w:t>
      </w:r>
      <w:commentRangeStart w:id="154"/>
      <w:r w:rsidR="00E043D0">
        <w:rPr>
          <w:color w:val="000000"/>
        </w:rPr>
        <w:t>which was conducted in January</w:t>
      </w:r>
      <w:del w:id="155" w:author="Microsoft Office User" w:date="2019-01-07T14:02:00Z">
        <w:r w:rsidR="00E043D0" w:rsidDel="00AF454E">
          <w:rPr>
            <w:color w:val="000000"/>
          </w:rPr>
          <w:delText>,</w:delText>
        </w:r>
      </w:del>
      <w:r w:rsidR="00E043D0">
        <w:rPr>
          <w:color w:val="000000"/>
        </w:rPr>
        <w:t xml:space="preserve"> when </w:t>
      </w:r>
      <w:del w:id="156" w:author="Microsoft Office User" w:date="2019-01-07T14:02:00Z">
        <w:r w:rsidR="00E043D0" w:rsidDel="00AF454E">
          <w:rPr>
            <w:color w:val="000000"/>
          </w:rPr>
          <w:delText xml:space="preserve">there is </w:delText>
        </w:r>
      </w:del>
      <w:r w:rsidR="00E043D0">
        <w:rPr>
          <w:color w:val="000000"/>
        </w:rPr>
        <w:t xml:space="preserve">lower environmental </w:t>
      </w:r>
      <w:r w:rsidR="00E043D0">
        <w:rPr>
          <w:i/>
          <w:iCs/>
          <w:color w:val="000000"/>
        </w:rPr>
        <w:t>Vibrio</w:t>
      </w:r>
      <w:r w:rsidR="00E043D0">
        <w:rPr>
          <w:color w:val="000000"/>
        </w:rPr>
        <w:t xml:space="preserve"> presence</w:t>
      </w:r>
      <w:ins w:id="157" w:author="Microsoft Office User" w:date="2019-01-07T14:02:00Z">
        <w:r w:rsidR="00AF454E">
          <w:rPr>
            <w:color w:val="000000"/>
          </w:rPr>
          <w:t xml:space="preserve"> is expected</w:t>
        </w:r>
      </w:ins>
      <w:r w:rsidR="00E043D0">
        <w:rPr>
          <w:color w:val="000000"/>
        </w:rPr>
        <w:t xml:space="preserv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commentRangeEnd w:id="154"/>
      <w:r w:rsidR="00E944B9">
        <w:rPr>
          <w:rStyle w:val="CommentReference"/>
        </w:rPr>
        <w:commentReference w:id="154"/>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w:t>
      </w:r>
      <w:ins w:id="158" w:author="Microsoft Office User" w:date="2019-01-07T14:48:00Z">
        <w:r w:rsidR="003212D3">
          <w:rPr>
            <w:color w:val="000000"/>
          </w:rPr>
          <w:t xml:space="preserve">any </w:t>
        </w:r>
      </w:ins>
      <w:r w:rsidR="00E043D0">
        <w:rPr>
          <w:color w:val="000000"/>
        </w:rPr>
        <w:t xml:space="preserve">specific pathogenic </w:t>
      </w:r>
      <w:r w:rsidR="00E043D0">
        <w:rPr>
          <w:i/>
          <w:iCs/>
          <w:color w:val="000000"/>
        </w:rPr>
        <w:t xml:space="preserve">Vibrio </w:t>
      </w:r>
      <w:r w:rsidR="00E043D0">
        <w:rPr>
          <w:color w:val="000000"/>
        </w:rPr>
        <w:t xml:space="preserve">spp., and therefore lower chances of a disease outbreak. </w:t>
      </w:r>
      <w:ins w:id="159" w:author="Microsoft Office User" w:date="2019-01-07T14:07:00Z">
        <w:r w:rsidR="00AF454E">
          <w:rPr>
            <w:color w:val="000000"/>
          </w:rPr>
          <w:t>A</w:t>
        </w:r>
      </w:ins>
      <w:del w:id="160" w:author="Microsoft Office User" w:date="2019-01-07T14:07:00Z">
        <w:r w:rsidR="00E043D0" w:rsidDel="00AF454E">
          <w:rPr>
            <w:color w:val="000000"/>
          </w:rPr>
          <w:delText>Moreover, the a</w:delText>
        </w:r>
      </w:del>
      <w:r w:rsidR="00E043D0">
        <w:rPr>
          <w:color w:val="000000"/>
        </w:rPr>
        <w:t>nalysis of single base pair changes</w:t>
      </w:r>
      <w:ins w:id="161" w:author="David Nelson" w:date="2018-12-12T17:19:00Z">
        <w:r w:rsidR="00E944B9">
          <w:rPr>
            <w:color w:val="000000"/>
          </w:rPr>
          <w:t xml:space="preserve"> in 16S rDNA</w:t>
        </w:r>
      </w:ins>
      <w:r w:rsidR="00E043D0">
        <w:rPr>
          <w:color w:val="000000"/>
        </w:rPr>
        <w:t xml:space="preserve"> </w:t>
      </w:r>
      <w:ins w:id="162" w:author="David Nelson" w:date="2018-12-12T17:20:00Z">
        <w:r w:rsidR="00E944B9">
          <w:rPr>
            <w:color w:val="000000"/>
          </w:rPr>
          <w:t>V6 hypervariable region allowed us to oligotype</w:t>
        </w:r>
      </w:ins>
      <w:del w:id="163" w:author="David Nelson" w:date="2018-12-12T17:21:00Z">
        <w:r w:rsidR="00E043D0" w:rsidDel="00E944B9">
          <w:rPr>
            <w:color w:val="000000"/>
          </w:rPr>
          <w:delText>in</w:delText>
        </w:r>
      </w:del>
      <w:ins w:id="164" w:author="David Nelson" w:date="2018-12-12T17:21:00Z">
        <w:r w:rsidR="00E944B9">
          <w:rPr>
            <w:color w:val="000000"/>
          </w:rPr>
          <w:t xml:space="preserve"> the</w:t>
        </w:r>
      </w:ins>
      <w:r w:rsidR="00E043D0">
        <w:rPr>
          <w:color w:val="000000"/>
        </w:rPr>
        <w:t xml:space="preserve"> </w:t>
      </w:r>
      <w:r w:rsidR="00E043D0">
        <w:rPr>
          <w:i/>
          <w:iCs/>
          <w:color w:val="000000"/>
        </w:rPr>
        <w:t>Vibrio</w:t>
      </w:r>
      <w:r w:rsidR="00E043D0">
        <w:rPr>
          <w:color w:val="000000"/>
        </w:rPr>
        <w:t xml:space="preserve"> species in the water samples</w:t>
      </w:r>
      <w:del w:id="165" w:author="Microsoft Office User" w:date="2019-01-07T14:07:00Z">
        <w:r w:rsidR="00E043D0" w:rsidDel="00AF454E">
          <w:rPr>
            <w:color w:val="000000"/>
          </w:rPr>
          <w:delText xml:space="preserve"> from the </w:delText>
        </w:r>
        <w:commentRangeStart w:id="166"/>
        <w:r w:rsidR="00E043D0" w:rsidDel="00AF454E">
          <w:rPr>
            <w:color w:val="000000"/>
          </w:rPr>
          <w:delText>high-resolution sequencing</w:delText>
        </w:r>
        <w:commentRangeEnd w:id="166"/>
        <w:r w:rsidR="00E21674" w:rsidDel="00AF454E">
          <w:rPr>
            <w:rStyle w:val="CommentReference"/>
          </w:rPr>
          <w:commentReference w:id="166"/>
        </w:r>
        <w:r w:rsidR="00E043D0" w:rsidDel="00AF454E">
          <w:rPr>
            <w:color w:val="000000"/>
          </w:rPr>
          <w:delText xml:space="preserve"> performed in Trial 3</w:delText>
        </w:r>
      </w:del>
      <w:ins w:id="167" w:author="David Nelson" w:date="2018-12-12T17:21:00Z">
        <w:r w:rsidR="00E944B9">
          <w:rPr>
            <w:color w:val="000000"/>
          </w:rPr>
          <w:t xml:space="preserve">. </w:t>
        </w:r>
      </w:ins>
      <w:ins w:id="168" w:author="Microsoft Office User" w:date="2019-01-07T14:08:00Z">
        <w:r w:rsidR="00AF454E">
          <w:rPr>
            <w:color w:val="000000"/>
          </w:rPr>
          <w:t xml:space="preserve">In the probiotic treated tanks, </w:t>
        </w:r>
      </w:ins>
      <w:commentRangeStart w:id="169"/>
      <w:ins w:id="170" w:author="David Nelson" w:date="2018-12-12T17:21:00Z">
        <w:del w:id="171" w:author="Microsoft Office User" w:date="2019-01-07T14:08:00Z">
          <w:r w:rsidR="00E944B9" w:rsidDel="00AF454E">
            <w:rPr>
              <w:color w:val="000000"/>
            </w:rPr>
            <w:delText>T</w:delText>
          </w:r>
        </w:del>
      </w:ins>
      <w:ins w:id="172" w:author="Microsoft Office User" w:date="2019-01-07T14:08:00Z">
        <w:r w:rsidR="00AF454E">
          <w:rPr>
            <w:color w:val="000000"/>
          </w:rPr>
          <w:t>t</w:t>
        </w:r>
      </w:ins>
      <w:ins w:id="173" w:author="David Nelson" w:date="2018-12-12T17:21:00Z">
        <w:r w:rsidR="00E944B9">
          <w:rPr>
            <w:color w:val="000000"/>
          </w:rPr>
          <w:t>his</w:t>
        </w:r>
      </w:ins>
      <w:r w:rsidR="00E043D0">
        <w:rPr>
          <w:color w:val="000000"/>
        </w:rPr>
        <w:t xml:space="preserve"> revealed </w:t>
      </w:r>
      <w:del w:id="174" w:author="Microsoft Office User" w:date="2019-01-07T14:08:00Z">
        <w:r w:rsidR="00E043D0" w:rsidDel="00AF454E">
          <w:rPr>
            <w:color w:val="000000"/>
          </w:rPr>
          <w:delText>that, over time,</w:delText>
        </w:r>
      </w:del>
      <w:ins w:id="175" w:author="Microsoft Office User" w:date="2019-01-07T14:08:00Z">
        <w:r w:rsidR="00AF454E">
          <w:rPr>
            <w:color w:val="000000"/>
          </w:rPr>
          <w:t>a transition in</w:t>
        </w:r>
      </w:ins>
      <w:r w:rsidR="00E043D0">
        <w:rPr>
          <w:color w:val="000000"/>
        </w:rPr>
        <w:t xml:space="preserve"> the </w:t>
      </w:r>
      <w:r w:rsidR="00E043D0">
        <w:rPr>
          <w:i/>
          <w:iCs/>
          <w:color w:val="000000"/>
        </w:rPr>
        <w:t>Vibrio</w:t>
      </w:r>
      <w:r w:rsidR="00E043D0">
        <w:rPr>
          <w:color w:val="000000"/>
        </w:rPr>
        <w:t xml:space="preserve"> community </w:t>
      </w:r>
      <w:del w:id="176" w:author="Microsoft Office User" w:date="2019-01-07T14:16:00Z">
        <w:r w:rsidR="00E043D0" w:rsidDel="0057064F">
          <w:rPr>
            <w:color w:val="000000"/>
          </w:rPr>
          <w:delText xml:space="preserve">in the probiotic-treated rearing water transitioned </w:delText>
        </w:r>
      </w:del>
      <w:r w:rsidR="00E043D0">
        <w:rPr>
          <w:color w:val="000000"/>
        </w:rPr>
        <w:t xml:space="preserve">from a predominance </w:t>
      </w:r>
      <w:del w:id="177" w:author="Microsoft Office User" w:date="2019-01-07T14:17:00Z">
        <w:r w:rsidR="00E043D0" w:rsidDel="0057064F">
          <w:rPr>
            <w:color w:val="000000"/>
          </w:rPr>
          <w:delText xml:space="preserve">in </w:delText>
        </w:r>
      </w:del>
      <w:ins w:id="178" w:author="Microsoft Office User" w:date="2019-01-07T14:17:00Z">
        <w:r w:rsidR="0057064F">
          <w:rPr>
            <w:color w:val="000000"/>
          </w:rPr>
          <w:t xml:space="preserve">of </w:t>
        </w:r>
      </w:ins>
      <w:r w:rsidR="00E043D0">
        <w:rPr>
          <w:color w:val="000000"/>
        </w:rPr>
        <w:t>potentially pathogenic species</w:t>
      </w:r>
      <w:del w:id="179" w:author="Microsoft Office User" w:date="2019-01-07T14:17:00Z">
        <w:r w:rsidR="00E043D0" w:rsidDel="0057064F">
          <w:rPr>
            <w:color w:val="000000"/>
          </w:rPr>
          <w:delText>, similar to</w:delText>
        </w:r>
      </w:del>
      <w:ins w:id="180" w:author="Microsoft Office User" w:date="2019-01-07T14:17:00Z">
        <w:r w:rsidR="0057064F">
          <w:rPr>
            <w:color w:val="000000"/>
          </w:rPr>
          <w:t xml:space="preserve"> (</w:t>
        </w:r>
      </w:ins>
      <w:del w:id="181" w:author="Microsoft Office User" w:date="2019-01-07T14:17:00Z">
        <w:r w:rsidR="00E043D0" w:rsidDel="0057064F">
          <w:rPr>
            <w:color w:val="000000"/>
          </w:rPr>
          <w:delText xml:space="preserve"> </w:delText>
        </w:r>
      </w:del>
      <w:r w:rsidR="00E043D0">
        <w:rPr>
          <w:i/>
          <w:iCs/>
          <w:color w:val="000000"/>
        </w:rPr>
        <w:t>Vibrio alginolyticus</w:t>
      </w:r>
      <w:r w:rsidR="00E043D0">
        <w:rPr>
          <w:color w:val="000000"/>
        </w:rPr>
        <w:t xml:space="preserve"> WW1, a virulent pathogen originally isolated from </w:t>
      </w:r>
      <w:del w:id="182" w:author="Microsoft Office User" w:date="2019-01-07T14:06:00Z">
        <w:r w:rsidR="00E043D0" w:rsidDel="00AF454E">
          <w:rPr>
            <w:color w:val="000000"/>
          </w:rPr>
          <w:delText>amphioxus</w:delText>
        </w:r>
        <w:r w:rsidR="00721E3E" w:rsidDel="00AF454E">
          <w:delText xml:space="preserve"> </w:delText>
        </w:r>
      </w:del>
      <w:ins w:id="183" w:author="Microsoft Office User" w:date="2019-01-07T14:06:00Z">
        <w:r w:rsidR="00AF454E">
          <w:rPr>
            <w:color w:val="000000"/>
          </w:rPr>
          <w:t>amphioxi</w:t>
        </w:r>
        <w:r w:rsidR="00AF454E">
          <w:t xml:space="preserve"> </w:t>
        </w:r>
      </w:ins>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Vibrio celticus</w:t>
      </w:r>
      <w:r w:rsidR="00924A9B">
        <w:t xml:space="preserve"> 5OM18,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ins w:id="184" w:author="Microsoft Office User" w:date="2019-01-07T14:17:00Z">
        <w:r w:rsidR="0057064F">
          <w:t>)</w:t>
        </w:r>
      </w:ins>
      <w:r w:rsidR="00434B54">
        <w:t xml:space="preserve"> to a predominance </w:t>
      </w:r>
      <w:del w:id="185" w:author="Microsoft Office User" w:date="2019-01-07T14:17:00Z">
        <w:r w:rsidR="00434B54" w:rsidDel="0057064F">
          <w:delText xml:space="preserve">in </w:delText>
        </w:r>
      </w:del>
      <w:ins w:id="186" w:author="Microsoft Office User" w:date="2019-01-07T14:17:00Z">
        <w:r w:rsidR="0057064F">
          <w:t xml:space="preserve">of a likely </w:t>
        </w:r>
      </w:ins>
      <w:r w:rsidR="00434B54">
        <w:t xml:space="preserve">non-pathogenic species </w:t>
      </w:r>
      <w:del w:id="187" w:author="Microsoft Office User" w:date="2019-01-07T14:18:00Z">
        <w:r w:rsidR="00434B54" w:rsidDel="0057064F">
          <w:delText>similar to</w:delText>
        </w:r>
      </w:del>
      <w:ins w:id="188" w:author="Microsoft Office User" w:date="2019-01-07T14:18:00Z">
        <w:r w:rsidR="0057064F">
          <w:t>(</w:t>
        </w:r>
      </w:ins>
      <w:del w:id="189" w:author="Microsoft Office User" w:date="2019-01-07T14:18:00Z">
        <w:r w:rsidR="00924A9B" w:rsidDel="0057064F">
          <w:delText xml:space="preserve"> </w:delText>
        </w:r>
      </w:del>
      <w:r w:rsidR="00721E3E">
        <w:rPr>
          <w:i/>
        </w:rPr>
        <w:t>Vibrio orientalis</w:t>
      </w:r>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ins w:id="190" w:author="Microsoft Office User" w:date="2019-01-07T14:18:00Z">
        <w:r w:rsidR="0057064F">
          <w:t>).</w:t>
        </w:r>
      </w:ins>
      <w:r w:rsidR="00434B54">
        <w:t xml:space="preserve"> </w:t>
      </w:r>
      <w:del w:id="191" w:author="Microsoft Office User" w:date="2019-01-07T14:18:00Z">
        <w:r w:rsidR="00434B54" w:rsidDel="0057064F">
          <w:delText xml:space="preserve">and </w:delText>
        </w:r>
        <w:r w:rsidR="00434B54" w:rsidRPr="006541CE" w:rsidDel="0057064F">
          <w:rPr>
            <w:i/>
          </w:rPr>
          <w:delText>Vibrio celticus</w:delText>
        </w:r>
        <w:r w:rsidR="00434B54" w:rsidDel="0057064F">
          <w:delText xml:space="preserve"> 5OM18, a virulent anaerobic clam pathogen </w:delText>
        </w:r>
        <w:r w:rsidR="00434B54" w:rsidDel="0057064F">
          <w:fldChar w:fldCharType="begin" w:fldLock="1"/>
        </w:r>
        <w:r w:rsidR="005433E4" w:rsidDel="0057064F">
          <w:del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delInstrText>
        </w:r>
        <w:r w:rsidR="00434B54" w:rsidDel="0057064F">
          <w:fldChar w:fldCharType="separate"/>
        </w:r>
        <w:r w:rsidR="00434B54" w:rsidRPr="007D5DCA" w:rsidDel="0057064F">
          <w:rPr>
            <w:noProof/>
          </w:rPr>
          <w:delText>(Beaz-Hidalgo et al., 2010b)</w:delText>
        </w:r>
        <w:r w:rsidR="00434B54" w:rsidDel="0057064F">
          <w:fldChar w:fldCharType="end"/>
        </w:r>
        <w:r w:rsidR="00721E3E" w:rsidDel="0057064F">
          <w:delText>.</w:delText>
        </w:r>
        <w:commentRangeEnd w:id="169"/>
        <w:r w:rsidR="00E944B9" w:rsidDel="0057064F">
          <w:rPr>
            <w:rStyle w:val="CommentReference"/>
          </w:rPr>
          <w:commentReference w:id="169"/>
        </w:r>
        <w:r w:rsidR="00721E3E" w:rsidDel="0057064F">
          <w:delText xml:space="preserve"> </w:delText>
        </w:r>
      </w:del>
      <w:r w:rsidR="00E043D0">
        <w:rPr>
          <w:color w:val="000000"/>
        </w:rPr>
        <w:t xml:space="preserve">This trend further confirms that </w:t>
      </w:r>
      <w:del w:id="192" w:author="Microsoft Office User" w:date="2019-01-07T14:23:00Z">
        <w:r w:rsidR="00E043D0" w:rsidDel="00FB2BC5">
          <w:rPr>
            <w:color w:val="000000"/>
          </w:rPr>
          <w:delText xml:space="preserve">the </w:delText>
        </w:r>
      </w:del>
      <w:r w:rsidR="00E043D0">
        <w:rPr>
          <w:color w:val="000000"/>
        </w:rPr>
        <w:t xml:space="preserve">addition of </w:t>
      </w:r>
      <w:del w:id="193" w:author="Microsoft Office User" w:date="2019-01-07T14:49:00Z">
        <w:r w:rsidR="00E043D0" w:rsidDel="003212D3">
          <w:rPr>
            <w:color w:val="000000"/>
          </w:rPr>
          <w:delText xml:space="preserve">the </w:delText>
        </w:r>
      </w:del>
      <w:r w:rsidR="00E043D0">
        <w:rPr>
          <w:i/>
          <w:iCs/>
          <w:color w:val="000000"/>
        </w:rPr>
        <w:t>B</w:t>
      </w:r>
      <w:del w:id="194" w:author="Microsoft Office User" w:date="2019-01-07T14:49:00Z">
        <w:r w:rsidR="00E043D0" w:rsidDel="003212D3">
          <w:rPr>
            <w:i/>
            <w:iCs/>
            <w:color w:val="000000"/>
          </w:rPr>
          <w:delText>acillus</w:delText>
        </w:r>
      </w:del>
      <w:ins w:id="195" w:author="Microsoft Office User" w:date="2019-01-07T14:49:00Z">
        <w:r w:rsidR="003212D3">
          <w:rPr>
            <w:i/>
            <w:iCs/>
            <w:color w:val="000000"/>
          </w:rPr>
          <w:t xml:space="preserve">. pumilus </w:t>
        </w:r>
        <w:r w:rsidR="003212D3" w:rsidRPr="003212D3">
          <w:rPr>
            <w:iCs/>
            <w:color w:val="000000"/>
            <w:rPrChange w:id="196" w:author="Microsoft Office User" w:date="2019-01-07T14:49:00Z">
              <w:rPr>
                <w:i/>
                <w:iCs/>
                <w:color w:val="000000"/>
              </w:rPr>
            </w:rPrChange>
          </w:rPr>
          <w:t>RI06-95</w:t>
        </w:r>
      </w:ins>
      <w:r w:rsidR="00E043D0">
        <w:rPr>
          <w:color w:val="000000"/>
        </w:rPr>
        <w:t xml:space="preserve"> </w:t>
      </w:r>
      <w:del w:id="197" w:author="Microsoft Office User" w:date="2019-01-07T14:49:00Z">
        <w:r w:rsidR="00E043D0" w:rsidDel="003212D3">
          <w:rPr>
            <w:color w:val="000000"/>
          </w:rPr>
          <w:delText xml:space="preserve">probiotic </w:delText>
        </w:r>
      </w:del>
      <w:r w:rsidR="00E043D0">
        <w:rPr>
          <w:color w:val="000000"/>
        </w:rPr>
        <w:t xml:space="preserve">causes </w:t>
      </w:r>
      <w:del w:id="198" w:author="Microsoft Office User" w:date="2019-01-07T14:18:00Z">
        <w:r w:rsidR="00E043D0" w:rsidDel="0057064F">
          <w:rPr>
            <w:color w:val="000000"/>
          </w:rPr>
          <w:delText xml:space="preserve">subtle </w:delText>
        </w:r>
      </w:del>
      <w:r w:rsidR="00E043D0">
        <w:rPr>
          <w:color w:val="000000"/>
        </w:rPr>
        <w:t>changes in certain taxa</w:t>
      </w:r>
      <w:del w:id="199" w:author="Microsoft Office User" w:date="2019-01-07T14:19:00Z">
        <w:r w:rsidR="00E043D0" w:rsidDel="0057064F">
          <w:rPr>
            <w:color w:val="000000"/>
          </w:rPr>
          <w:delText xml:space="preserve"> in the hatchery system</w:delText>
        </w:r>
      </w:del>
      <w:r w:rsidR="00E043D0">
        <w:rPr>
          <w:color w:val="000000"/>
        </w:rPr>
        <w:t xml:space="preserve">, especially </w:t>
      </w:r>
      <w:del w:id="200" w:author="Microsoft Office User" w:date="2019-01-07T14:20:00Z">
        <w:r w:rsidR="00E043D0" w:rsidDel="00123436">
          <w:rPr>
            <w:color w:val="000000"/>
          </w:rPr>
          <w:delText xml:space="preserve">the </w:delText>
        </w:r>
        <w:r w:rsidR="00E043D0" w:rsidDel="00123436">
          <w:rPr>
            <w:i/>
            <w:iCs/>
            <w:color w:val="000000"/>
          </w:rPr>
          <w:delText>Vibrio</w:delText>
        </w:r>
        <w:r w:rsidR="00E043D0" w:rsidDel="00123436">
          <w:rPr>
            <w:color w:val="000000"/>
          </w:rPr>
          <w:delText xml:space="preserve"> taxon</w:delText>
        </w:r>
      </w:del>
      <w:ins w:id="201" w:author="Microsoft Office User" w:date="2019-01-07T14:20:00Z">
        <w:r w:rsidR="00123436">
          <w:rPr>
            <w:color w:val="000000"/>
          </w:rPr>
          <w:t>vibrios</w:t>
        </w:r>
      </w:ins>
      <w:r w:rsidR="00E043D0">
        <w:rPr>
          <w:color w:val="000000"/>
        </w:rPr>
        <w:t xml:space="preserve">, </w:t>
      </w:r>
      <w:del w:id="202" w:author="Microsoft Office User" w:date="2019-01-07T14:20:00Z">
        <w:r w:rsidR="00E043D0" w:rsidDel="00123436">
          <w:rPr>
            <w:color w:val="000000"/>
          </w:rPr>
          <w:delText>that may be</w:delText>
        </w:r>
      </w:del>
      <w:ins w:id="203" w:author="Microsoft Office User" w:date="2019-01-07T14:20:00Z">
        <w:r w:rsidR="00123436">
          <w:rPr>
            <w:color w:val="000000"/>
          </w:rPr>
          <w:t>which is</w:t>
        </w:r>
      </w:ins>
      <w:r w:rsidR="00E043D0">
        <w:rPr>
          <w:color w:val="000000"/>
        </w:rPr>
        <w:t xml:space="preserve"> highly relevant for </w:t>
      </w:r>
      <w:del w:id="204" w:author="Microsoft Office User" w:date="2019-01-07T14:20:00Z">
        <w:r w:rsidR="00E043D0" w:rsidDel="00123436">
          <w:rPr>
            <w:color w:val="000000"/>
          </w:rPr>
          <w:delText xml:space="preserve">effectively </w:delText>
        </w:r>
      </w:del>
      <w:r w:rsidR="00E043D0">
        <w:rPr>
          <w:color w:val="000000"/>
        </w:rPr>
        <w:t xml:space="preserve">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74F1CFF5" w:rsidR="008205B2" w:rsidRPr="00E73C18" w:rsidRDefault="00C1130C" w:rsidP="008205B2">
      <w:r>
        <w:t xml:space="preserve">This interpretation is also consistent with </w:t>
      </w:r>
      <w:del w:id="205" w:author="Microsoft Office User" w:date="2019-01-07T14:51:00Z">
        <w:r w:rsidDel="00937C2B">
          <w:delText xml:space="preserve">the </w:delText>
        </w:r>
      </w:del>
      <w:r>
        <w:t xml:space="preserve">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ins w:id="206" w:author="Microsoft Office User" w:date="2019-01-07T14:52:00Z">
        <w:r w:rsidR="00937C2B">
          <w:t xml:space="preserve">from </w:t>
        </w:r>
      </w:ins>
      <w:r w:rsidR="000C1F38">
        <w:t>Trial 3</w:t>
      </w:r>
      <w:r w:rsidR="008205B2" w:rsidRPr="008205B2">
        <w:t xml:space="preserve"> suggest</w:t>
      </w:r>
      <w:r>
        <w:t>ed</w:t>
      </w:r>
      <w:r w:rsidR="008205B2" w:rsidRPr="008205B2">
        <w:t xml:space="preserve"> that the probiotic effect on </w:t>
      </w:r>
      <w:del w:id="207" w:author="Microsoft Office User" w:date="2019-01-07T14:54:00Z">
        <w:r w:rsidR="008205B2" w:rsidRPr="008205B2" w:rsidDel="00D50913">
          <w:delText xml:space="preserve">the </w:delText>
        </w:r>
      </w:del>
      <w:r w:rsidR="008205B2" w:rsidRPr="008205B2">
        <w:t xml:space="preserve">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del w:id="208" w:author="Microsoft Office User" w:date="2019-01-07T14:53:00Z">
        <w:r w:rsidR="00FE701C" w:rsidDel="00937C2B">
          <w:rPr>
            <w:i/>
          </w:rPr>
          <w:delText xml:space="preserve">Bacillus </w:delText>
        </w:r>
      </w:del>
      <w:ins w:id="209" w:author="Microsoft Office User" w:date="2019-01-07T14:53:00Z">
        <w:r w:rsidR="00937C2B">
          <w:rPr>
            <w:i/>
          </w:rPr>
          <w:t xml:space="preserve">B. </w:t>
        </w:r>
      </w:ins>
      <w:r w:rsidR="00FE701C">
        <w:rPr>
          <w:i/>
        </w:rPr>
        <w:t xml:space="preserve">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del w:id="210" w:author="Microsoft Office User" w:date="2019-01-07T14:53:00Z">
        <w:r w:rsidR="00330316" w:rsidDel="00D50913">
          <w:rPr>
            <w:i/>
          </w:rPr>
          <w:delText xml:space="preserve">Vibrio </w:delText>
        </w:r>
      </w:del>
      <w:ins w:id="211" w:author="Microsoft Office User" w:date="2019-01-07T14:53:00Z">
        <w:r w:rsidR="00D50913">
          <w:rPr>
            <w:i/>
          </w:rPr>
          <w:t xml:space="preserve">V. </w:t>
        </w:r>
      </w:ins>
      <w:r w:rsidR="00330316" w:rsidRPr="00330316">
        <w:rPr>
          <w:i/>
        </w:rPr>
        <w:t>coralliilyticus</w:t>
      </w:r>
      <w:r w:rsidR="00043989">
        <w:t xml:space="preserve">, </w:t>
      </w:r>
      <w:r w:rsidR="003F488D">
        <w:t>biofilm formation</w:t>
      </w:r>
      <w:r w:rsidR="00043989">
        <w:t xml:space="preserve">, and </w:t>
      </w:r>
      <w:commentRangeStart w:id="212"/>
      <w:r w:rsidR="00043989">
        <w:t>water quality improvement</w:t>
      </w:r>
      <w:r w:rsidR="003F488D">
        <w:t xml:space="preserve"> </w:t>
      </w:r>
      <w:commentRangeEnd w:id="212"/>
      <w:r w:rsidR="00D50913">
        <w:rPr>
          <w:rStyle w:val="CommentReference"/>
        </w:rPr>
        <w:commentReference w:id="212"/>
      </w:r>
      <w:r w:rsidR="00B01214">
        <w:fldChar w:fldCharType="begin" w:fldLock="1"/>
      </w:r>
      <w:r w:rsidR="005433E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w:t>
      </w:r>
      <w:ins w:id="213" w:author="Microsoft Office User" w:date="2019-01-07T14:54:00Z">
        <w:r w:rsidR="00D50913">
          <w:rPr>
            <w:i/>
          </w:rPr>
          <w:t xml:space="preserve">B. pumilus </w:t>
        </w:r>
        <w:r w:rsidR="00D50913">
          <w:t xml:space="preserve">RI06-95 </w:t>
        </w:r>
      </w:ins>
      <w:del w:id="214" w:author="Microsoft Office User" w:date="2019-01-07T14:54:00Z">
        <w:r w:rsidR="00491748" w:rsidDel="00D50913">
          <w:delText>the</w:delText>
        </w:r>
        <w:r w:rsidR="00E73C18" w:rsidDel="00D50913">
          <w:delText xml:space="preserve"> </w:delText>
        </w:r>
        <w:r w:rsidR="00E73C18" w:rsidDel="00D50913">
          <w:rPr>
            <w:i/>
          </w:rPr>
          <w:delText>Bacillus</w:delText>
        </w:r>
        <w:r w:rsidR="00E73C18" w:rsidDel="00D50913">
          <w:delText xml:space="preserve"> </w:delText>
        </w:r>
        <w:r w:rsidR="00491748" w:rsidDel="00D50913">
          <w:delText xml:space="preserve">probiotic </w:delText>
        </w:r>
      </w:del>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immunoprotective benefits for the </w:t>
      </w:r>
      <w:r w:rsidR="00850572">
        <w:t xml:space="preserve">larval </w:t>
      </w:r>
      <w:r w:rsidR="00760727">
        <w:t xml:space="preserve">oysters. </w:t>
      </w:r>
    </w:p>
    <w:p w14:paraId="01596AAB" w14:textId="3E15A2AB" w:rsidR="0089552D" w:rsidRDefault="005D1CDB" w:rsidP="005A4881">
      <w:pPr>
        <w:rPr>
          <w:ins w:id="215" w:author="Microsoft Office User" w:date="2019-01-07T15:22:00Z"/>
          <w:color w:val="000000"/>
        </w:rPr>
      </w:pPr>
      <w:r>
        <w:rPr>
          <w:color w:val="000000"/>
        </w:rPr>
        <w:lastRenderedPageBreak/>
        <w:t>The co-occurrence network provides insight for future probiotic development</w:t>
      </w:r>
      <w:ins w:id="216" w:author="Microsoft Office User" w:date="2019-01-07T15:00:00Z">
        <w:r w:rsidR="000C3E1B">
          <w:rPr>
            <w:color w:val="000000"/>
          </w:rPr>
          <w:t xml:space="preserve"> and</w:t>
        </w:r>
      </w:ins>
      <w:del w:id="217" w:author="Microsoft Office User" w:date="2019-01-07T15:00:00Z">
        <w:r w:rsidDel="000C3E1B">
          <w:rPr>
            <w:color w:val="000000"/>
          </w:rPr>
          <w:delText>, co-culturing of probiotics, and how a candidate probiotic may be</w:delText>
        </w:r>
      </w:del>
      <w:r>
        <w:rPr>
          <w:color w:val="000000"/>
        </w:rPr>
        <w:t xml:space="preserve"> </w:t>
      </w:r>
      <w:del w:id="218" w:author="Microsoft Office User" w:date="2019-01-07T15:00:00Z">
        <w:r w:rsidDel="000C3E1B">
          <w:rPr>
            <w:color w:val="000000"/>
          </w:rPr>
          <w:delText>assessed</w:delText>
        </w:r>
      </w:del>
      <w:ins w:id="219" w:author="Microsoft Office User" w:date="2019-01-07T15:00:00Z">
        <w:r w:rsidR="000C3E1B">
          <w:rPr>
            <w:color w:val="000000"/>
          </w:rPr>
          <w:t>assessment</w:t>
        </w:r>
      </w:ins>
      <w:r>
        <w:rPr>
          <w:color w:val="000000"/>
        </w:rPr>
        <w:t xml:space="preserve">. </w:t>
      </w:r>
      <w:ins w:id="220" w:author="Microsoft Office User" w:date="2019-01-07T15:01:00Z">
        <w:r w:rsidR="000C3E1B">
          <w:rPr>
            <w:color w:val="000000"/>
          </w:rPr>
          <w:t xml:space="preserve">Various members of the microbial assemblage </w:t>
        </w:r>
      </w:ins>
      <w:ins w:id="221" w:author="Microsoft Office User" w:date="2019-01-07T15:18:00Z">
        <w:r w:rsidR="00444F27">
          <w:rPr>
            <w:color w:val="000000"/>
          </w:rPr>
          <w:t>should</w:t>
        </w:r>
      </w:ins>
      <w:ins w:id="222" w:author="Microsoft Office User" w:date="2019-01-07T15:01:00Z">
        <w:r w:rsidR="000C3E1B">
          <w:rPr>
            <w:color w:val="000000"/>
          </w:rPr>
          <w:t xml:space="preserve"> </w:t>
        </w:r>
      </w:ins>
      <w:ins w:id="223" w:author="Microsoft Office User" w:date="2019-01-07T15:02:00Z">
        <w:r w:rsidR="000C3E1B">
          <w:rPr>
            <w:color w:val="000000"/>
          </w:rPr>
          <w:t xml:space="preserve">differentially </w:t>
        </w:r>
      </w:ins>
      <w:ins w:id="224" w:author="Microsoft Office User" w:date="2019-01-07T15:01:00Z">
        <w:r w:rsidR="000C3E1B">
          <w:rPr>
            <w:color w:val="000000"/>
          </w:rPr>
          <w:t>impact host health</w:t>
        </w:r>
      </w:ins>
      <w:ins w:id="225" w:author="Microsoft Office User" w:date="2019-01-07T15:02:00Z">
        <w:r w:rsidR="000C3E1B">
          <w:rPr>
            <w:color w:val="000000"/>
          </w:rPr>
          <w:t xml:space="preserve">. </w:t>
        </w:r>
      </w:ins>
      <w:del w:id="226" w:author="Microsoft Office User" w:date="2019-01-07T15:02:00Z">
        <w:r w:rsidDel="000C3E1B">
          <w:rPr>
            <w:color w:val="000000"/>
          </w:rPr>
          <w:delText xml:space="preserve">Perhaps </w:delText>
        </w:r>
      </w:del>
      <w:ins w:id="227" w:author="Microsoft Office User" w:date="2019-01-07T15:02:00Z">
        <w:r w:rsidR="000C3E1B">
          <w:rPr>
            <w:color w:val="000000"/>
          </w:rPr>
          <w:t xml:space="preserve">Understanding how </w:t>
        </w:r>
      </w:ins>
      <w:r>
        <w:rPr>
          <w:color w:val="000000"/>
        </w:rPr>
        <w:t xml:space="preserve">probiotics </w:t>
      </w:r>
      <w:del w:id="228" w:author="Microsoft Office User" w:date="2019-01-07T15:03:00Z">
        <w:r w:rsidDel="000C3E1B">
          <w:rPr>
            <w:color w:val="000000"/>
          </w:rPr>
          <w:delText xml:space="preserve">need to be evaluated by their </w:delText>
        </w:r>
      </w:del>
      <w:r>
        <w:rPr>
          <w:color w:val="000000"/>
        </w:rPr>
        <w:t xml:space="preserve">effect </w:t>
      </w:r>
      <w:del w:id="229" w:author="Microsoft Office User" w:date="2019-01-07T15:03:00Z">
        <w:r w:rsidDel="00FA7E0D">
          <w:rPr>
            <w:color w:val="000000"/>
          </w:rPr>
          <w:delText xml:space="preserve">on </w:delText>
        </w:r>
      </w:del>
      <w:r>
        <w:rPr>
          <w:color w:val="000000"/>
        </w:rPr>
        <w:t xml:space="preserve">the </w:t>
      </w:r>
      <w:del w:id="230" w:author="Microsoft Office User" w:date="2019-01-07T15:03:00Z">
        <w:r w:rsidDel="00FA7E0D">
          <w:rPr>
            <w:color w:val="000000"/>
          </w:rPr>
          <w:delText xml:space="preserve">system </w:delText>
        </w:r>
      </w:del>
      <w:ins w:id="231" w:author="Microsoft Office User" w:date="2019-01-07T15:03:00Z">
        <w:r w:rsidR="00FA7E0D">
          <w:rPr>
            <w:color w:val="000000"/>
          </w:rPr>
          <w:t xml:space="preserve">entire microbiota </w:t>
        </w:r>
      </w:ins>
      <w:del w:id="232" w:author="Microsoft Office User" w:date="2019-01-07T15:03:00Z">
        <w:r w:rsidDel="00FA7E0D">
          <w:rPr>
            <w:color w:val="000000"/>
          </w:rPr>
          <w:delText>as a whole to quantify and</w:delText>
        </w:r>
      </w:del>
      <w:ins w:id="233" w:author="Microsoft Office User" w:date="2019-01-07T15:03:00Z">
        <w:r w:rsidR="00FA7E0D">
          <w:rPr>
            <w:color w:val="000000"/>
          </w:rPr>
          <w:t>may help in</w:t>
        </w:r>
      </w:ins>
      <w:r>
        <w:rPr>
          <w:color w:val="000000"/>
        </w:rPr>
        <w:t xml:space="preserve"> </w:t>
      </w:r>
      <w:del w:id="234" w:author="Microsoft Office User" w:date="2019-01-07T15:04:00Z">
        <w:r w:rsidDel="00FA7E0D">
          <w:rPr>
            <w:color w:val="000000"/>
          </w:rPr>
          <w:delText xml:space="preserve">optimize </w:delText>
        </w:r>
      </w:del>
      <w:ins w:id="235" w:author="Microsoft Office User" w:date="2019-01-07T15:04:00Z">
        <w:r w:rsidR="00FA7E0D">
          <w:rPr>
            <w:color w:val="000000"/>
          </w:rPr>
          <w:t xml:space="preserve">optimizing </w:t>
        </w:r>
      </w:ins>
      <w:r>
        <w:rPr>
          <w:color w:val="000000"/>
        </w:rPr>
        <w:t xml:space="preserve">their </w:t>
      </w:r>
      <w:del w:id="236" w:author="Microsoft Office User" w:date="2019-01-07T15:04:00Z">
        <w:r w:rsidDel="00FA7E0D">
          <w:rPr>
            <w:color w:val="000000"/>
          </w:rPr>
          <w:delText xml:space="preserve">effect </w:delText>
        </w:r>
      </w:del>
      <w:ins w:id="237" w:author="Microsoft Office User" w:date="2019-01-07T15:04:00Z">
        <w:r w:rsidR="00FA7E0D">
          <w:rPr>
            <w:color w:val="000000"/>
          </w:rPr>
          <w:t xml:space="preserve">benefits </w:t>
        </w:r>
      </w:ins>
      <w:r>
        <w:rPr>
          <w:color w:val="000000"/>
        </w:rPr>
        <w:t>and prevent</w:t>
      </w:r>
      <w:ins w:id="238" w:author="Microsoft Office User" w:date="2019-01-07T15:04:00Z">
        <w:r w:rsidR="00FA7E0D">
          <w:rPr>
            <w:color w:val="000000"/>
          </w:rPr>
          <w:t>ing</w:t>
        </w:r>
      </w:ins>
      <w:r>
        <w:rPr>
          <w:color w:val="000000"/>
        </w:rPr>
        <w:t xml:space="preserve">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ins w:id="239" w:author="Microsoft Office User" w:date="2019-01-07T15:04:00Z">
        <w:r w:rsidR="00486E2C">
          <w:t>For example, based on the results here</w:t>
        </w:r>
      </w:ins>
      <w:ins w:id="240" w:author="Microsoft Office User" w:date="2019-01-07T15:18:00Z">
        <w:r w:rsidR="0089552D">
          <w:t>,</w:t>
        </w:r>
      </w:ins>
      <w:ins w:id="241" w:author="Microsoft Office User" w:date="2019-01-07T15:04:00Z">
        <w:r w:rsidR="00486E2C">
          <w:t xml:space="preserve"> it is interesting to speculate how </w:t>
        </w:r>
      </w:ins>
      <w:del w:id="242" w:author="Microsoft Office User" w:date="2019-01-07T15:05:00Z">
        <w:r w:rsidDel="00486E2C">
          <w:rPr>
            <w:color w:val="000000"/>
          </w:rPr>
          <w:delText>Co-culturing</w:delText>
        </w:r>
      </w:del>
      <w:ins w:id="243" w:author="Microsoft Office User" w:date="2019-01-07T15:05:00Z">
        <w:r w:rsidR="00486E2C">
          <w:rPr>
            <w:color w:val="000000"/>
          </w:rPr>
          <w:t xml:space="preserve">the co-occurrence of </w:t>
        </w:r>
      </w:ins>
      <w:del w:id="244" w:author="Microsoft Office User" w:date="2019-01-07T15:05:00Z">
        <w:r w:rsidDel="00486E2C">
          <w:rPr>
            <w:color w:val="000000"/>
          </w:rPr>
          <w:delText xml:space="preserve"> </w:delText>
        </w:r>
      </w:del>
      <w:ins w:id="245" w:author="Microsoft Office User" w:date="2019-01-07T15:05:00Z">
        <w:r w:rsidR="00486E2C">
          <w:rPr>
            <w:color w:val="000000"/>
          </w:rPr>
          <w:t xml:space="preserve">the probiont </w:t>
        </w:r>
      </w:ins>
      <w:del w:id="246" w:author="Microsoft Office User" w:date="2019-01-07T15:05:00Z">
        <w:r w:rsidDel="00486E2C">
          <w:rPr>
            <w:i/>
            <w:iCs/>
            <w:color w:val="000000"/>
          </w:rPr>
          <w:delText>Bacillus</w:delText>
        </w:r>
        <w:r w:rsidDel="00486E2C">
          <w:rPr>
            <w:color w:val="000000"/>
          </w:rPr>
          <w:delText xml:space="preserve"> </w:delText>
        </w:r>
      </w:del>
      <w:r>
        <w:rPr>
          <w:color w:val="000000"/>
        </w:rPr>
        <w:t xml:space="preserve">with an </w:t>
      </w:r>
      <w:r>
        <w:rPr>
          <w:i/>
          <w:iCs/>
          <w:color w:val="000000"/>
        </w:rPr>
        <w:t>Oceanospirillales</w:t>
      </w:r>
      <w:r>
        <w:rPr>
          <w:color w:val="000000"/>
        </w:rPr>
        <w:t xml:space="preserve"> symbiont may </w:t>
      </w:r>
      <w:del w:id="247" w:author="Microsoft Office User" w:date="2019-01-07T15:05:00Z">
        <w:r w:rsidDel="00486E2C">
          <w:rPr>
            <w:color w:val="000000"/>
          </w:rPr>
          <w:delText xml:space="preserve">result in </w:delText>
        </w:r>
      </w:del>
      <w:r>
        <w:rPr>
          <w:color w:val="000000"/>
        </w:rPr>
        <w:t>amplif</w:t>
      </w:r>
      <w:del w:id="248" w:author="Microsoft Office User" w:date="2019-01-07T15:06:00Z">
        <w:r w:rsidDel="00486E2C">
          <w:rPr>
            <w:color w:val="000000"/>
          </w:rPr>
          <w:delText>ied</w:delText>
        </w:r>
      </w:del>
      <w:ins w:id="249" w:author="Microsoft Office User" w:date="2019-01-07T15:06:00Z">
        <w:r w:rsidR="00486E2C">
          <w:rPr>
            <w:color w:val="000000"/>
          </w:rPr>
          <w:t>y</w:t>
        </w:r>
      </w:ins>
      <w:r>
        <w:rPr>
          <w:color w:val="000000"/>
        </w:rPr>
        <w:t xml:space="preserve"> protection for the oyster</w:t>
      </w:r>
      <w:ins w:id="250" w:author="Microsoft Office User" w:date="2019-01-07T15:06:00Z">
        <w:r w:rsidR="00486E2C">
          <w:rPr>
            <w:color w:val="000000"/>
          </w:rPr>
          <w:t xml:space="preserve"> larvae</w:t>
        </w:r>
      </w:ins>
      <w:del w:id="251" w:author="Microsoft Office User" w:date="2019-01-07T15:06:00Z">
        <w:r w:rsidDel="00486E2C">
          <w:rPr>
            <w:color w:val="000000"/>
          </w:rPr>
          <w:delText>s</w:delText>
        </w:r>
      </w:del>
      <w:r>
        <w:rPr>
          <w:color w:val="000000"/>
        </w:rPr>
        <w:t xml:space="preserve">. </w:t>
      </w:r>
      <w:moveToRangeStart w:id="252" w:author="Microsoft Office User" w:date="2019-01-07T15:25:00Z" w:name="move534638084"/>
      <w:moveTo w:id="253" w:author="Microsoft Office User" w:date="2019-01-07T15:25:00Z">
        <w:del w:id="254" w:author="Microsoft Office User" w:date="2019-01-07T15:26:00Z">
          <w:r w:rsidR="0089552D" w:rsidDel="009620CF">
            <w:rPr>
              <w:color w:val="000000"/>
            </w:rPr>
            <w:delText>Lastly,</w:delText>
          </w:r>
        </w:del>
      </w:moveTo>
      <w:ins w:id="255" w:author="Microsoft Office User" w:date="2019-01-07T15:26:00Z">
        <w:r w:rsidR="009620CF">
          <w:rPr>
            <w:color w:val="000000"/>
          </w:rPr>
          <w:t>Moreover, it appears that</w:t>
        </w:r>
      </w:ins>
      <w:moveTo w:id="256" w:author="Microsoft Office User" w:date="2019-01-07T15:25:00Z">
        <w:r w:rsidR="0089552D">
          <w:rPr>
            <w:color w:val="000000"/>
          </w:rPr>
          <w:t xml:space="preserve"> </w:t>
        </w:r>
        <w:del w:id="257" w:author="Microsoft Office User" w:date="2019-01-07T15:26:00Z">
          <w:r w:rsidR="0089552D" w:rsidDel="009620CF">
            <w:rPr>
              <w:color w:val="000000"/>
            </w:rPr>
            <w:delText xml:space="preserve">consistent </w:delText>
          </w:r>
        </w:del>
        <w:r w:rsidR="0089552D">
          <w:rPr>
            <w:color w:val="000000"/>
          </w:rPr>
          <w:t xml:space="preserve">probiotic treatment </w:t>
        </w:r>
        <w:del w:id="258" w:author="Microsoft Office User" w:date="2019-01-07T15:27:00Z">
          <w:r w:rsidR="0089552D" w:rsidDel="009620CF">
            <w:rPr>
              <w:color w:val="000000"/>
            </w:rPr>
            <w:delText>may also result in the diversification of</w:delText>
          </w:r>
        </w:del>
      </w:moveTo>
      <w:ins w:id="259" w:author="Microsoft Office User" w:date="2019-01-07T15:27:00Z">
        <w:r w:rsidR="009620CF">
          <w:rPr>
            <w:color w:val="000000"/>
          </w:rPr>
          <w:t>can diversify</w:t>
        </w:r>
      </w:ins>
      <w:moveTo w:id="260" w:author="Microsoft Office User" w:date="2019-01-07T15:25:00Z">
        <w:r w:rsidR="0089552D">
          <w:rPr>
            <w:color w:val="000000"/>
          </w:rPr>
          <w:t xml:space="preserve"> </w:t>
        </w:r>
        <w:r w:rsidR="0089552D">
          <w:rPr>
            <w:i/>
            <w:iCs/>
            <w:color w:val="000000"/>
          </w:rPr>
          <w:t>Vibrios</w:t>
        </w:r>
        <w:r w:rsidR="0089552D">
          <w:rPr>
            <w:color w:val="000000"/>
          </w:rPr>
          <w:t xml:space="preserve"> in the system over time, potentially </w:t>
        </w:r>
        <w:del w:id="261" w:author="Microsoft Office User" w:date="2019-01-07T15:27:00Z">
          <w:r w:rsidR="0089552D" w:rsidDel="009620CF">
            <w:rPr>
              <w:color w:val="000000"/>
            </w:rPr>
            <w:delText xml:space="preserve">leading to an overall </w:delText>
          </w:r>
        </w:del>
        <w:r w:rsidR="0089552D">
          <w:rPr>
            <w:color w:val="000000"/>
          </w:rPr>
          <w:t>decreas</w:t>
        </w:r>
        <w:del w:id="262" w:author="Microsoft Office User" w:date="2019-01-07T15:27:00Z">
          <w:r w:rsidR="0089552D" w:rsidDel="009620CF">
            <w:rPr>
              <w:color w:val="000000"/>
            </w:rPr>
            <w:delText>e in the</w:delText>
          </w:r>
        </w:del>
      </w:moveTo>
      <w:ins w:id="263" w:author="Microsoft Office User" w:date="2019-01-07T15:27:00Z">
        <w:r w:rsidR="009620CF">
          <w:rPr>
            <w:color w:val="000000"/>
          </w:rPr>
          <w:t>ing an</w:t>
        </w:r>
      </w:ins>
      <w:moveTo w:id="264" w:author="Microsoft Office User" w:date="2019-01-07T15:25:00Z">
        <w:r w:rsidR="0089552D">
          <w:rPr>
            <w:color w:val="000000"/>
          </w:rPr>
          <w:t xml:space="preserve"> infective dose of pathogenic species</w:t>
        </w:r>
      </w:moveTo>
      <w:ins w:id="265" w:author="Microsoft Office User" w:date="2019-01-07T15:27:00Z">
        <w:r w:rsidR="009620CF">
          <w:rPr>
            <w:color w:val="000000"/>
          </w:rPr>
          <w:t xml:space="preserve"> and/or increasing competition with non-pathogenic strains</w:t>
        </w:r>
      </w:ins>
      <w:moveTo w:id="266" w:author="Microsoft Office User" w:date="2019-01-07T15:25:00Z">
        <w:r w:rsidR="0089552D">
          <w:rPr>
            <w:color w:val="000000"/>
          </w:rPr>
          <w:t xml:space="preserve">. </w:t>
        </w:r>
        <w:del w:id="267" w:author="Microsoft Office User" w:date="2019-01-07T15:28:00Z">
          <w:r w:rsidR="0089552D" w:rsidDel="00643BA1">
            <w:rPr>
              <w:color w:val="000000"/>
            </w:rPr>
            <w:delText>Unfortunately,</w:delText>
          </w:r>
        </w:del>
      </w:moveTo>
      <w:ins w:id="268" w:author="Microsoft Office User" w:date="2019-01-07T15:29:00Z">
        <w:r w:rsidR="00643BA1">
          <w:rPr>
            <w:color w:val="000000"/>
          </w:rPr>
          <w:t>Elucidating s</w:t>
        </w:r>
      </w:ins>
      <w:ins w:id="269" w:author="Microsoft Office User" w:date="2019-01-07T15:28:00Z">
        <w:r w:rsidR="00643BA1">
          <w:rPr>
            <w:color w:val="000000"/>
          </w:rPr>
          <w:t>uch interactions</w:t>
        </w:r>
      </w:ins>
      <w:moveTo w:id="270" w:author="Microsoft Office User" w:date="2019-01-07T15:25:00Z">
        <w:r w:rsidR="0089552D">
          <w:rPr>
            <w:color w:val="000000"/>
          </w:rPr>
          <w:t xml:space="preserve"> </w:t>
        </w:r>
        <w:del w:id="271" w:author="Microsoft Office User" w:date="2019-01-07T15:29:00Z">
          <w:r w:rsidR="0089552D" w:rsidDel="00643BA1">
            <w:rPr>
              <w:color w:val="000000"/>
            </w:rPr>
            <w:delText>th</w:delText>
          </w:r>
        </w:del>
        <w:del w:id="272" w:author="Microsoft Office User" w:date="2019-01-07T15:28:00Z">
          <w:r w:rsidR="0089552D" w:rsidDel="009620CF">
            <w:rPr>
              <w:color w:val="000000"/>
            </w:rPr>
            <w:delText>is</w:delText>
          </w:r>
        </w:del>
      </w:moveTo>
      <w:ins w:id="273" w:author="Microsoft Office User" w:date="2019-01-07T15:29:00Z">
        <w:r w:rsidR="00643BA1">
          <w:rPr>
            <w:color w:val="000000"/>
          </w:rPr>
          <w:t>will require</w:t>
        </w:r>
      </w:ins>
      <w:moveTo w:id="274" w:author="Microsoft Office User" w:date="2019-01-07T15:25:00Z">
        <w:r w:rsidR="0089552D">
          <w:rPr>
            <w:color w:val="000000"/>
          </w:rPr>
          <w:t xml:space="preserve"> </w:t>
        </w:r>
      </w:moveTo>
      <w:ins w:id="275" w:author="Microsoft Office User" w:date="2019-01-07T15:29:00Z">
        <w:r w:rsidR="00643BA1">
          <w:rPr>
            <w:color w:val="000000"/>
          </w:rPr>
          <w:t xml:space="preserve">more targeted </w:t>
        </w:r>
      </w:ins>
      <w:moveTo w:id="276" w:author="Microsoft Office User" w:date="2019-01-07T15:25:00Z">
        <w:r w:rsidR="0089552D">
          <w:rPr>
            <w:color w:val="000000"/>
          </w:rPr>
          <w:t xml:space="preserve">16S rDNA </w:t>
        </w:r>
        <w:del w:id="277" w:author="Microsoft Office User" w:date="2019-01-07T15:30:00Z">
          <w:r w:rsidR="0089552D" w:rsidDel="00643BA1">
            <w:rPr>
              <w:color w:val="000000"/>
            </w:rPr>
            <w:delText>study is limited in its ability</w:delText>
          </w:r>
        </w:del>
      </w:moveTo>
      <w:ins w:id="278" w:author="Microsoft Office User" w:date="2019-01-07T15:30:00Z">
        <w:r w:rsidR="00643BA1">
          <w:rPr>
            <w:color w:val="000000"/>
          </w:rPr>
          <w:t>analyses</w:t>
        </w:r>
      </w:ins>
      <w:moveTo w:id="279" w:author="Microsoft Office User" w:date="2019-01-07T15:25:00Z">
        <w:r w:rsidR="0089552D">
          <w:rPr>
            <w:color w:val="000000"/>
          </w:rPr>
          <w:t xml:space="preserve"> to </w:t>
        </w:r>
        <w:del w:id="280" w:author="Microsoft Office User" w:date="2019-01-07T15:30:00Z">
          <w:r w:rsidR="0089552D" w:rsidDel="00643BA1">
            <w:rPr>
              <w:color w:val="000000"/>
            </w:rPr>
            <w:delText>determine</w:delText>
          </w:r>
        </w:del>
      </w:moveTo>
      <w:ins w:id="281" w:author="Microsoft Office User" w:date="2019-01-07T15:30:00Z">
        <w:r w:rsidR="00643BA1">
          <w:rPr>
            <w:color w:val="000000"/>
          </w:rPr>
          <w:t>track</w:t>
        </w:r>
      </w:ins>
      <w:moveTo w:id="282" w:author="Microsoft Office User" w:date="2019-01-07T15:25:00Z">
        <w:r w:rsidR="0089552D">
          <w:rPr>
            <w:color w:val="000000"/>
          </w:rPr>
          <w:t xml:space="preserve"> </w:t>
        </w:r>
        <w:del w:id="283" w:author="Microsoft Office User" w:date="2019-01-07T15:30:00Z">
          <w:r w:rsidR="0089552D" w:rsidDel="00643BA1">
            <w:rPr>
              <w:color w:val="000000"/>
            </w:rPr>
            <w:delText>the</w:delText>
          </w:r>
        </w:del>
      </w:moveTo>
      <w:ins w:id="284" w:author="Microsoft Office User" w:date="2019-01-07T15:30:00Z">
        <w:r w:rsidR="00643BA1">
          <w:rPr>
            <w:color w:val="000000"/>
          </w:rPr>
          <w:t>specific</w:t>
        </w:r>
      </w:ins>
      <w:moveTo w:id="285" w:author="Microsoft Office User" w:date="2019-01-07T15:25:00Z">
        <w:r w:rsidR="0089552D">
          <w:rPr>
            <w:color w:val="000000"/>
          </w:rPr>
          <w:t xml:space="preserve"> species or </w:t>
        </w:r>
        <w:del w:id="286" w:author="Microsoft Office User" w:date="2019-01-07T15:30:00Z">
          <w:r w:rsidR="0089552D" w:rsidDel="00643BA1">
            <w:rPr>
              <w:color w:val="000000"/>
            </w:rPr>
            <w:delText>pathogenicity of the</w:delText>
          </w:r>
        </w:del>
      </w:moveTo>
      <w:ins w:id="287" w:author="Microsoft Office User" w:date="2019-01-07T15:30:00Z">
        <w:r w:rsidR="00643BA1">
          <w:rPr>
            <w:color w:val="000000"/>
          </w:rPr>
          <w:t>within</w:t>
        </w:r>
      </w:ins>
      <w:moveTo w:id="288" w:author="Microsoft Office User" w:date="2019-01-07T15:25:00Z">
        <w:r w:rsidR="0089552D">
          <w:rPr>
            <w:color w:val="000000"/>
          </w:rPr>
          <w:t xml:space="preserve"> </w:t>
        </w:r>
        <w:r w:rsidR="0089552D">
          <w:rPr>
            <w:i/>
            <w:iCs/>
            <w:color w:val="000000"/>
          </w:rPr>
          <w:t>Vibrio</w:t>
        </w:r>
        <w:r w:rsidR="0089552D">
          <w:rPr>
            <w:color w:val="000000"/>
          </w:rPr>
          <w:t xml:space="preserve"> populations </w:t>
        </w:r>
        <w:del w:id="289" w:author="Microsoft Office User" w:date="2019-01-07T15:30:00Z">
          <w:r w:rsidR="0089552D" w:rsidDel="00643BA1">
            <w:rPr>
              <w:color w:val="000000"/>
            </w:rPr>
            <w:delText>in each sample</w:delText>
          </w:r>
        </w:del>
      </w:moveTo>
      <w:ins w:id="290" w:author="Microsoft Office User" w:date="2019-01-07T15:30:00Z">
        <w:r w:rsidR="00643BA1">
          <w:rPr>
            <w:color w:val="000000"/>
          </w:rPr>
          <w:t>over time</w:t>
        </w:r>
      </w:ins>
      <w:moveTo w:id="291" w:author="Microsoft Office User" w:date="2019-01-07T15:25:00Z">
        <w:r w:rsidR="0089552D">
          <w:rPr>
            <w:color w:val="000000"/>
          </w:rPr>
          <w:t>.</w:t>
        </w:r>
      </w:moveTo>
      <w:moveToRangeEnd w:id="252"/>
    </w:p>
    <w:p w14:paraId="51A83F27" w14:textId="189CE89A" w:rsidR="005A4881" w:rsidRDefault="005D1CDB" w:rsidP="005A4881">
      <w:commentRangeStart w:id="292"/>
      <w:r>
        <w:rPr>
          <w:color w:val="000000"/>
        </w:rPr>
        <w:t xml:space="preserve">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rsidR="005A4881">
        <w:fldChar w:fldCharType="begin" w:fldLock="1"/>
      </w:r>
      <w:r w:rsidR="005433E4">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w:t>
      </w:r>
      <w:r>
        <w:rPr>
          <w:color w:val="000000"/>
        </w:rPr>
        <w:t xml:space="preserve">These opportunistic </w:t>
      </w:r>
      <w:del w:id="293" w:author="Microsoft Office User" w:date="2019-01-07T15:20:00Z">
        <w:r w:rsidRPr="0089552D" w:rsidDel="0089552D">
          <w:rPr>
            <w:iCs/>
            <w:color w:val="000000"/>
            <w:rPrChange w:id="294" w:author="Microsoft Office User" w:date="2019-01-07T15:20:00Z">
              <w:rPr>
                <w:i/>
                <w:iCs/>
                <w:color w:val="000000"/>
              </w:rPr>
            </w:rPrChange>
          </w:rPr>
          <w:delText xml:space="preserve">Vibrio </w:delText>
        </w:r>
        <w:r w:rsidRPr="0089552D" w:rsidDel="0089552D">
          <w:rPr>
            <w:color w:val="000000"/>
          </w:rPr>
          <w:delText xml:space="preserve">species </w:delText>
        </w:r>
      </w:del>
      <w:ins w:id="295" w:author="Microsoft Office User" w:date="2019-01-07T15:20:00Z">
        <w:r w:rsidR="0089552D" w:rsidRPr="0089552D">
          <w:rPr>
            <w:iCs/>
            <w:color w:val="000000"/>
            <w:rPrChange w:id="296" w:author="Microsoft Office User" w:date="2019-01-07T15:20:00Z">
              <w:rPr>
                <w:i/>
                <w:iCs/>
                <w:color w:val="000000"/>
              </w:rPr>
            </w:rPrChange>
          </w:rPr>
          <w:t>vibrios</w:t>
        </w:r>
        <w:r w:rsidR="0089552D">
          <w:rPr>
            <w:i/>
            <w:iCs/>
            <w:color w:val="000000"/>
          </w:rPr>
          <w:t xml:space="preserve"> </w:t>
        </w:r>
      </w:ins>
      <w:r>
        <w:rPr>
          <w:color w:val="000000"/>
        </w:rPr>
        <w:t xml:space="preserve">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rsidR="005A4881">
        <w:fldChar w:fldCharType="begin" w:fldLock="1"/>
      </w:r>
      <w:r w:rsidR="00FF7D6F">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rsidR="005A4881">
        <w:fldChar w:fldCharType="separate"/>
      </w:r>
      <w:r w:rsidRPr="005D1CDB">
        <w:rPr>
          <w:noProof/>
        </w:rPr>
        <w:t>(Beaz-Hidalgo et al., 2010a; Zhao et al., 2016, 2018)</w:t>
      </w:r>
      <w:r w:rsidR="005A4881">
        <w:fldChar w:fldCharType="end"/>
      </w:r>
      <w:r w:rsidR="005A4881">
        <w:t xml:space="preserve">. </w:t>
      </w:r>
      <w:moveFromRangeStart w:id="297" w:author="Microsoft Office User" w:date="2019-01-07T15:25:00Z" w:name="move534638084"/>
      <w:moveFrom w:id="298" w:author="Microsoft Office User" w:date="2019-01-07T15:25:00Z">
        <w:r w:rsidDel="0089552D">
          <w:rPr>
            <w:color w:val="000000"/>
          </w:rPr>
          <w:t xml:space="preserve">Lastly, consistent probiotic treatment may also result in the diversification of </w:t>
        </w:r>
        <w:r w:rsidDel="0089552D">
          <w:rPr>
            <w:i/>
            <w:iCs/>
            <w:color w:val="000000"/>
          </w:rPr>
          <w:t>Vibrios</w:t>
        </w:r>
        <w:r w:rsidDel="0089552D">
          <w:rPr>
            <w:color w:val="000000"/>
          </w:rPr>
          <w:t xml:space="preserve"> in the system over time, potentially leading to an overall decrease in the infective dose of pathogenic species. Unfortunately, this 16S rDNA study is limited in its ability to determine the species or pathogenicity of the </w:t>
        </w:r>
        <w:r w:rsidDel="0089552D">
          <w:rPr>
            <w:i/>
            <w:iCs/>
            <w:color w:val="000000"/>
          </w:rPr>
          <w:t>Vibrio</w:t>
        </w:r>
        <w:r w:rsidDel="0089552D">
          <w:rPr>
            <w:color w:val="000000"/>
          </w:rPr>
          <w:t xml:space="preserve"> populations in each sample.</w:t>
        </w:r>
      </w:moveFrom>
      <w:moveFromRangeEnd w:id="297"/>
      <w:commentRangeEnd w:id="292"/>
      <w:r w:rsidR="00643BA1">
        <w:rPr>
          <w:rStyle w:val="CommentReference"/>
        </w:rPr>
        <w:commentReference w:id="292"/>
      </w:r>
    </w:p>
    <w:p w14:paraId="18BE5E50" w14:textId="39DD97BF" w:rsidR="0003008B" w:rsidRDefault="0003008B" w:rsidP="005A4881">
      <w:commentRangeStart w:id="299"/>
      <w:r w:rsidRPr="008205B2">
        <w:t>Inconsistent 16S amplicons, extraction methods based on trial or sample type, and differing sequencing methods were used within this study, creating potential biases.</w:t>
      </w:r>
      <w:commentRangeEnd w:id="299"/>
      <w:r w:rsidR="00462EBB">
        <w:rPr>
          <w:rStyle w:val="CommentReference"/>
        </w:rPr>
        <w:commentReference w:id="299"/>
      </w:r>
      <w:r w:rsidRPr="008205B2">
        <w:t xml:space="preserve"> </w:t>
      </w:r>
      <w:commentRangeStart w:id="300"/>
      <w:r w:rsidRPr="008205B2">
        <w:t>Direct taxonomic classification was used to minimize these biases, but preference for certain bacteria likely occurred based on the method used and database completeness</w:t>
      </w:r>
      <w:commentRangeEnd w:id="300"/>
      <w:r w:rsidR="000A760E">
        <w:rPr>
          <w:rStyle w:val="CommentReference"/>
        </w:rPr>
        <w:commentReference w:id="300"/>
      </w:r>
      <w:r w:rsidRPr="008205B2">
        <w:t xml:space="preserve"> </w:t>
      </w:r>
      <w:r w:rsidRPr="008205B2">
        <w:fldChar w:fldCharType="begin" w:fldLock="1"/>
      </w:r>
      <w:r>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Pr="008205B2">
        <w:fldChar w:fldCharType="separate"/>
      </w:r>
      <w:r w:rsidRPr="007D5DCA">
        <w:rPr>
          <w:noProof/>
        </w:rPr>
        <w:t>(Tremblay et al., 2015)</w:t>
      </w:r>
      <w:r w:rsidRPr="008205B2">
        <w:rPr>
          <w:lang w:val="en-GB"/>
        </w:rPr>
        <w:fldChar w:fldCharType="end"/>
      </w:r>
      <w:r w:rsidRPr="008205B2">
        <w:t xml:space="preserve">. Future investigations of </w:t>
      </w:r>
      <w:del w:id="301" w:author="Microsoft Office User" w:date="2019-01-07T15:33:00Z">
        <w:r w:rsidRPr="008205B2" w:rsidDel="00643BA1">
          <w:delText xml:space="preserve">the oyster hatchery’s </w:delText>
        </w:r>
      </w:del>
      <w:r w:rsidRPr="008205B2">
        <w:t xml:space="preserve">microbial response to probiotics </w:t>
      </w:r>
      <w:ins w:id="302" w:author="Microsoft Office User" w:date="2019-01-07T15:33:00Z">
        <w:r w:rsidR="00643BA1">
          <w:t xml:space="preserve">within oyster hatcheries </w:t>
        </w:r>
      </w:ins>
      <w:r w:rsidRPr="008205B2">
        <w:t xml:space="preserve">should include metagenomics and metatranscriptomics to perform functional analysis and </w:t>
      </w:r>
      <w:r>
        <w:t xml:space="preserve">identify </w:t>
      </w:r>
      <w:ins w:id="303" w:author="Microsoft Office User" w:date="2019-01-07T15:34:00Z">
        <w:r w:rsidR="00643BA1">
          <w:t xml:space="preserve">potential </w:t>
        </w:r>
      </w:ins>
      <w:r>
        <w:t xml:space="preserve">processes </w:t>
      </w:r>
      <w:ins w:id="304" w:author="Microsoft Office User" w:date="2019-01-07T15:34:00Z">
        <w:r w:rsidR="00643BA1">
          <w:t xml:space="preserve">and mechanisms </w:t>
        </w:r>
      </w:ins>
      <w:r>
        <w:t>involved in probiotic activity</w:t>
      </w:r>
      <w:r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5FD3ABC3" w:rsidR="008205B2" w:rsidRPr="008205B2" w:rsidRDefault="008205B2" w:rsidP="008205B2">
      <w:r w:rsidRPr="008205B2">
        <w:t xml:space="preserve">This study investigated the effects of </w:t>
      </w:r>
      <w:del w:id="305" w:author="Microsoft Office User" w:date="2019-01-07T15:35:00Z">
        <w:r w:rsidRPr="008205B2" w:rsidDel="00643BA1">
          <w:delText xml:space="preserve">sample type, </w:delText>
        </w:r>
      </w:del>
      <w:r w:rsidRPr="008205B2">
        <w:t>time</w:t>
      </w:r>
      <w:del w:id="306" w:author="Microsoft Office User" w:date="2019-01-07T15:35:00Z">
        <w:r w:rsidRPr="008205B2" w:rsidDel="00643BA1">
          <w:delText>,</w:delText>
        </w:r>
      </w:del>
      <w:r w:rsidRPr="008205B2">
        <w:t xml:space="preserve"> and </w:t>
      </w:r>
      <w:del w:id="307" w:author="Microsoft Office User" w:date="2019-01-07T15:36:00Z">
        <w:r w:rsidRPr="008205B2" w:rsidDel="00643BA1">
          <w:delText xml:space="preserve">probiotics </w:delText>
        </w:r>
      </w:del>
      <w:ins w:id="308" w:author="Microsoft Office User" w:date="2019-01-07T15:36:00Z">
        <w:r w:rsidR="00643BA1" w:rsidRPr="008205B2">
          <w:t>probiotic</w:t>
        </w:r>
        <w:r w:rsidR="00643BA1">
          <w:t xml:space="preserve"> treatment</w:t>
        </w:r>
        <w:r w:rsidR="00643BA1" w:rsidRPr="008205B2">
          <w:t xml:space="preserve"> </w:t>
        </w:r>
      </w:ins>
      <w:r w:rsidRPr="008205B2">
        <w:t xml:space="preserve">on bacterial communities in an oyster hatchery. Our results show that there is a strong effect of time </w:t>
      </w:r>
      <w:del w:id="309" w:author="Microsoft Office User" w:date="2019-01-07T15:36:00Z">
        <w:r w:rsidRPr="008205B2" w:rsidDel="00643BA1">
          <w:delText xml:space="preserve">and sample type </w:delText>
        </w:r>
      </w:del>
      <w:r w:rsidRPr="008205B2">
        <w:t xml:space="preserve">on the </w:t>
      </w:r>
      <w:del w:id="310" w:author="Microsoft Office User" w:date="2019-01-07T15:36:00Z">
        <w:r w:rsidRPr="008205B2" w:rsidDel="00643BA1">
          <w:delText xml:space="preserve">overall </w:delText>
        </w:r>
      </w:del>
      <w:r w:rsidRPr="008205B2">
        <w:t>microbiome</w:t>
      </w:r>
      <w:ins w:id="311" w:author="Microsoft Office User" w:date="2019-01-07T15:36:00Z">
        <w:r w:rsidR="00643BA1">
          <w:t>s within larvae, on tank walls and in the rearing water</w:t>
        </w:r>
      </w:ins>
      <w:r w:rsidRPr="008205B2">
        <w:t xml:space="preserve">, </w:t>
      </w:r>
      <w:r w:rsidR="005A4881">
        <w:t>and that</w:t>
      </w:r>
      <w:r w:rsidR="005A4881" w:rsidRPr="008205B2">
        <w:t xml:space="preserve"> </w:t>
      </w:r>
      <w:del w:id="312" w:author="Microsoft Office User" w:date="2019-01-07T15:37:00Z">
        <w:r w:rsidRPr="008205B2" w:rsidDel="00643BA1">
          <w:delText xml:space="preserve">the effect of </w:delText>
        </w:r>
      </w:del>
      <w:r w:rsidRPr="008205B2">
        <w:t xml:space="preserve">probiotic </w:t>
      </w:r>
      <w:ins w:id="313" w:author="Microsoft Office User" w:date="2019-01-07T15:37:00Z">
        <w:r w:rsidR="00643BA1">
          <w:t xml:space="preserve">treatment </w:t>
        </w:r>
      </w:ins>
      <w:r w:rsidR="005A4881">
        <w:t>leads to</w:t>
      </w:r>
      <w:r w:rsidRPr="008205B2">
        <w:t xml:space="preserve"> </w:t>
      </w:r>
      <w:r w:rsidR="005A4881">
        <w:t xml:space="preserve">subtle changes in </w:t>
      </w:r>
      <w:del w:id="314" w:author="Microsoft Office User" w:date="2019-01-07T15:37:00Z">
        <w:r w:rsidR="005A4881" w:rsidDel="00643BA1">
          <w:delText xml:space="preserve">the community focused on </w:delText>
        </w:r>
      </w:del>
      <w:r w:rsidRPr="008205B2">
        <w:t xml:space="preserve">certain </w:t>
      </w:r>
      <w:ins w:id="315" w:author="Microsoft Office User" w:date="2019-01-07T15:37:00Z">
        <w:r w:rsidR="00643BA1">
          <w:lastRenderedPageBreak/>
          <w:t xml:space="preserve">bacterial </w:t>
        </w:r>
      </w:ins>
      <w:r w:rsidRPr="008205B2">
        <w:t>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w:t>
      </w:r>
      <w:del w:id="316" w:author="Microsoft Office User" w:date="2019-01-07T15:38:00Z">
        <w:r w:rsidRPr="008205B2" w:rsidDel="00643BA1">
          <w:delText>a basis for</w:delText>
        </w:r>
      </w:del>
      <w:ins w:id="317" w:author="Microsoft Office User" w:date="2019-01-07T15:38:00Z">
        <w:r w:rsidR="00643BA1">
          <w:t>evidence for</w:t>
        </w:r>
      </w:ins>
      <w:r w:rsidRPr="008205B2">
        <w:t xml:space="preserve"> how probiotics may </w:t>
      </w:r>
      <w:del w:id="318" w:author="Microsoft Office User" w:date="2019-01-07T15:38:00Z">
        <w:r w:rsidRPr="008205B2" w:rsidDel="00643BA1">
          <w:delText>interact with</w:delText>
        </w:r>
      </w:del>
      <w:ins w:id="319" w:author="Microsoft Office User" w:date="2019-01-07T15:38:00Z">
        <w:r w:rsidR="00643BA1">
          <w:t>influence</w:t>
        </w:r>
      </w:ins>
      <w:r w:rsidRPr="008205B2">
        <w:t xml:space="preserve"> </w:t>
      </w:r>
      <w:r w:rsidR="00A711D7">
        <w:t>bacterial</w:t>
      </w:r>
      <w:r w:rsidRPr="008205B2">
        <w:t xml:space="preserve"> communities in an oyster hatchery over temporal and spatial scales</w:t>
      </w:r>
      <w:ins w:id="320" w:author="Microsoft Office User" w:date="2019-01-07T15:38:00Z">
        <w:r w:rsidR="004A360C">
          <w:t>, leading to an overall improvement in larval health.</w:t>
        </w:r>
      </w:ins>
      <w:del w:id="321" w:author="Microsoft Office User" w:date="2019-01-07T15:38:00Z">
        <w:r w:rsidRPr="008205B2" w:rsidDel="004A360C">
          <w:delText>.</w:delText>
        </w:r>
      </w:del>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43889FD0"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60093FF1"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w:t>
      </w:r>
      <w:ins w:id="322" w:author="David Nelson" w:date="2018-12-13T11:11:00Z">
        <w:r w:rsidR="000A760E">
          <w:rPr>
            <w:szCs w:val="24"/>
            <w:shd w:val="clear" w:color="auto" w:fill="FFFFFF"/>
          </w:rPr>
          <w:t>DR, MCG, and DN</w:t>
        </w:r>
      </w:ins>
      <w:del w:id="323" w:author="David Nelson" w:date="2018-12-13T11:11:00Z">
        <w:r w:rsidR="00CF3FFD" w:rsidDel="000A760E">
          <w:rPr>
            <w:szCs w:val="24"/>
            <w:shd w:val="clear" w:color="auto" w:fill="FFFFFF"/>
          </w:rPr>
          <w:delText>__________</w:delText>
        </w:r>
      </w:del>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commentRangeStart w:id="324"/>
      <w:r w:rsidRPr="00376CC5">
        <w:t>Reference</w:t>
      </w:r>
      <w:r w:rsidR="006E5CE2">
        <w:t>s</w:t>
      </w:r>
      <w:commentRangeEnd w:id="324"/>
      <w:r w:rsidR="004A360C">
        <w:rPr>
          <w:rStyle w:val="CommentReference"/>
          <w:rFonts w:eastAsiaTheme="minorHAnsi" w:cstheme="minorBidi"/>
          <w:b w:val="0"/>
        </w:rPr>
        <w:commentReference w:id="324"/>
      </w:r>
    </w:p>
    <w:p w14:paraId="18B696E0" w14:textId="22E45BB5" w:rsidR="00E13122" w:rsidRPr="00E13122" w:rsidRDefault="002937BF" w:rsidP="00E1312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13122" w:rsidRPr="00E13122">
        <w:rPr>
          <w:rFonts w:cs="Times New Roman"/>
          <w:noProof/>
          <w:szCs w:val="24"/>
        </w:rPr>
        <w:t xml:space="preserve">Andrews, S. (2010). FastQC: A quality control tool for high throughput sequence data. </w:t>
      </w:r>
      <w:r w:rsidR="00E13122" w:rsidRPr="00E13122">
        <w:rPr>
          <w:rFonts w:cs="Times New Roman"/>
          <w:i/>
          <w:iCs/>
          <w:noProof/>
          <w:szCs w:val="24"/>
        </w:rPr>
        <w:t>Ref. Source</w:t>
      </w:r>
      <w:r w:rsidR="00E13122" w:rsidRPr="00E13122">
        <w:rPr>
          <w:rFonts w:cs="Times New Roman"/>
          <w:noProof/>
          <w:szCs w:val="24"/>
        </w:rPr>
        <w:t>.</w:t>
      </w:r>
    </w:p>
    <w:p w14:paraId="2FC6C9A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Asmani, K., Petton, B., Le Grand, J., Mounier, J., Robert, R., and Nicolas, J. L. (2016). Establishment of microbiota in larval culture of Pacific oyster, Crassostrea gigas. </w:t>
      </w:r>
      <w:r w:rsidRPr="00E13122">
        <w:rPr>
          <w:rFonts w:cs="Times New Roman"/>
          <w:i/>
          <w:iCs/>
          <w:noProof/>
          <w:szCs w:val="24"/>
        </w:rPr>
        <w:t>Aquaculture</w:t>
      </w:r>
      <w:r w:rsidRPr="00E13122">
        <w:rPr>
          <w:rFonts w:cs="Times New Roman"/>
          <w:noProof/>
          <w:szCs w:val="24"/>
        </w:rPr>
        <w:t xml:space="preserve"> 464, 434–444. doi:10.1016/j.aquaculture.2016.07.020.</w:t>
      </w:r>
    </w:p>
    <w:p w14:paraId="7833969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ldwin, B. S. (1995). Selective particle ingestion by oyster larvae (Crassostrea virginica) feeding on natural seston and cultured algae. </w:t>
      </w:r>
      <w:r w:rsidRPr="00E13122">
        <w:rPr>
          <w:rFonts w:cs="Times New Roman"/>
          <w:i/>
          <w:iCs/>
          <w:noProof/>
          <w:szCs w:val="24"/>
        </w:rPr>
        <w:t>Mar. Biol.</w:t>
      </w:r>
      <w:r w:rsidRPr="00E13122">
        <w:rPr>
          <w:rFonts w:cs="Times New Roman"/>
          <w:noProof/>
          <w:szCs w:val="24"/>
        </w:rPr>
        <w:t xml:space="preserve"> 123, 95–107. doi:10.1007/BF00350328.</w:t>
      </w:r>
    </w:p>
    <w:p w14:paraId="6E255C3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rberán, A., Bates, S. T., Casamayor, E. O., and Fierer, N. (2012). Using network analysis to explore co-occurrence patterns in soil microbial communities. </w:t>
      </w:r>
      <w:r w:rsidRPr="00E13122">
        <w:rPr>
          <w:rFonts w:cs="Times New Roman"/>
          <w:i/>
          <w:iCs/>
          <w:noProof/>
          <w:szCs w:val="24"/>
        </w:rPr>
        <w:t>ISME J.</w:t>
      </w:r>
      <w:r w:rsidRPr="00E13122">
        <w:rPr>
          <w:rFonts w:cs="Times New Roman"/>
          <w:noProof/>
          <w:szCs w:val="24"/>
        </w:rPr>
        <w:t xml:space="preserve"> 6, 343–351. doi:10.1038/ismej.2011.119.</w:t>
      </w:r>
    </w:p>
    <w:p w14:paraId="2A505A9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az-Hidalgo, R., Balboa, S., Romalde, J. L., and Figueras, M. J. (2010a). Diversity and pathogenecity of Vibrio species in cultured bivalve molluscs. </w:t>
      </w:r>
      <w:r w:rsidRPr="00E13122">
        <w:rPr>
          <w:rFonts w:cs="Times New Roman"/>
          <w:i/>
          <w:iCs/>
          <w:noProof/>
          <w:szCs w:val="24"/>
        </w:rPr>
        <w:t>Environ. Microbiol. Rep.</w:t>
      </w:r>
      <w:r w:rsidRPr="00E13122">
        <w:rPr>
          <w:rFonts w:cs="Times New Roman"/>
          <w:noProof/>
          <w:szCs w:val="24"/>
        </w:rPr>
        <w:t xml:space="preserve"> 2, 34–43. doi:10.1111/j.1758-2229.2010.00135.x.</w:t>
      </w:r>
    </w:p>
    <w:p w14:paraId="67AF2E6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E13122">
        <w:rPr>
          <w:rFonts w:cs="Times New Roman"/>
          <w:i/>
          <w:iCs/>
          <w:noProof/>
          <w:szCs w:val="24"/>
        </w:rPr>
        <w:t>Syst. Appl. Microbiol.</w:t>
      </w:r>
      <w:r w:rsidRPr="00E13122">
        <w:rPr>
          <w:rFonts w:cs="Times New Roman"/>
          <w:noProof/>
          <w:szCs w:val="24"/>
        </w:rPr>
        <w:t xml:space="preserve"> 33, 311–315. doi:10.1016/j.syapm.2010.06.007.</w:t>
      </w:r>
    </w:p>
    <w:p w14:paraId="4693714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E13122">
        <w:rPr>
          <w:rFonts w:cs="Times New Roman"/>
          <w:i/>
          <w:iCs/>
          <w:noProof/>
          <w:szCs w:val="24"/>
        </w:rPr>
        <w:t>Environ. Microbiol. Rep.</w:t>
      </w:r>
      <w:r w:rsidRPr="00E13122">
        <w:rPr>
          <w:rFonts w:cs="Times New Roman"/>
          <w:noProof/>
          <w:szCs w:val="24"/>
        </w:rPr>
        <w:t xml:space="preserve"> 6, 656–664. doi:10.1111/1758-2229.12183.</w:t>
      </w:r>
    </w:p>
    <w:p w14:paraId="216D2DB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lger, A. M., Lohse, M., and Usadel, B. (2014). Trimmomatic: a flexible trimmer for Illumina sequence data. </w:t>
      </w:r>
      <w:r w:rsidRPr="00E13122">
        <w:rPr>
          <w:rFonts w:cs="Times New Roman"/>
          <w:i/>
          <w:iCs/>
          <w:noProof/>
          <w:szCs w:val="24"/>
        </w:rPr>
        <w:t>Bioinformatics</w:t>
      </w:r>
      <w:r w:rsidRPr="00E13122">
        <w:rPr>
          <w:rFonts w:cs="Times New Roman"/>
          <w:noProof/>
          <w:szCs w:val="24"/>
        </w:rPr>
        <w:t xml:space="preserve"> 30, 2114–2120. doi:10.1093/bioinformatics/btu170.</w:t>
      </w:r>
    </w:p>
    <w:p w14:paraId="747FD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utin, S., Audet, C., and Derome, N. (2013). Probiotic treatment by indigenous bacteria decreases mortality without disturbing the natural microbiota of Salvelinus fontinalis. </w:t>
      </w:r>
      <w:r w:rsidRPr="00E13122">
        <w:rPr>
          <w:rFonts w:cs="Times New Roman"/>
          <w:i/>
          <w:iCs/>
          <w:noProof/>
          <w:szCs w:val="24"/>
        </w:rPr>
        <w:t>Can. J. Microbiol.</w:t>
      </w:r>
      <w:r w:rsidRPr="00E13122">
        <w:rPr>
          <w:rFonts w:cs="Times New Roman"/>
          <w:noProof/>
          <w:szCs w:val="24"/>
        </w:rPr>
        <w:t xml:space="preserve"> 59, 662–70. doi:10.1139/cjm-2013-0443.</w:t>
      </w:r>
    </w:p>
    <w:p w14:paraId="67FD17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urge, C. A., Closek, C. J., Friedman, C. S., Groner, M. L., Jenkins, C. M., Shore-Maggio, A., et al. (2016). The Use of Filter-feeders to Manage Disease in a Changing World. in </w:t>
      </w:r>
      <w:r w:rsidRPr="00E13122">
        <w:rPr>
          <w:rFonts w:cs="Times New Roman"/>
          <w:i/>
          <w:iCs/>
          <w:noProof/>
          <w:szCs w:val="24"/>
        </w:rPr>
        <w:t>Integrative and Comparative Biology</w:t>
      </w:r>
      <w:r w:rsidRPr="00E13122">
        <w:rPr>
          <w:rFonts w:cs="Times New Roman"/>
          <w:noProof/>
          <w:szCs w:val="24"/>
        </w:rPr>
        <w:t xml:space="preserve"> (Oxford University Press), 573–587. doi:10.1093/icb/icw048.</w:t>
      </w:r>
    </w:p>
    <w:p w14:paraId="7381056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and Singh, R. (2018). Probiotics in aquaculture: a promising emerging alternative approach. </w:t>
      </w:r>
      <w:r w:rsidRPr="00E13122">
        <w:rPr>
          <w:rFonts w:cs="Times New Roman"/>
          <w:i/>
          <w:iCs/>
          <w:noProof/>
          <w:szCs w:val="24"/>
        </w:rPr>
        <w:t>Symbiosis</w:t>
      </w:r>
      <w:r w:rsidRPr="00E13122">
        <w:rPr>
          <w:rFonts w:cs="Times New Roman"/>
          <w:noProof/>
          <w:szCs w:val="24"/>
        </w:rPr>
        <w:t>, 1–15. doi:10.1007/s13199-018-0580-1.</w:t>
      </w:r>
    </w:p>
    <w:p w14:paraId="37B959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Wafula, D., Lewis, D. E., and Pathak, A. (2014). Metagenomic Assessment of the Eastern Oyster-Associated Microbiota. </w:t>
      </w:r>
      <w:r w:rsidRPr="00E13122">
        <w:rPr>
          <w:rFonts w:cs="Times New Roman"/>
          <w:i/>
          <w:iCs/>
          <w:noProof/>
          <w:szCs w:val="24"/>
        </w:rPr>
        <w:t>Genome Announc.</w:t>
      </w:r>
      <w:r w:rsidRPr="00E13122">
        <w:rPr>
          <w:rFonts w:cs="Times New Roman"/>
          <w:noProof/>
          <w:szCs w:val="24"/>
        </w:rPr>
        <w:t xml:space="preserve"> 2, e01083-14-e01083-14. doi:10.1128/genomeA.01083-14.</w:t>
      </w:r>
    </w:p>
    <w:p w14:paraId="5CA29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P. M., Carreira, S., Lobo, J., and Costa, M. H. (2012). Molecular detection of prokaryote and protozoan parasites in the commercial bivalve Ruditapes decussatus from southern Portugal. </w:t>
      </w:r>
      <w:r w:rsidRPr="00E13122">
        <w:rPr>
          <w:rFonts w:cs="Times New Roman"/>
          <w:i/>
          <w:iCs/>
          <w:noProof/>
          <w:szCs w:val="24"/>
        </w:rPr>
        <w:t>Aquaculture</w:t>
      </w:r>
      <w:r w:rsidRPr="00E13122">
        <w:rPr>
          <w:rFonts w:cs="Times New Roman"/>
          <w:noProof/>
          <w:szCs w:val="24"/>
        </w:rPr>
        <w:t xml:space="preserve"> 370–371, 61–67. doi:10.1016/j.aquaculture.2012.10.006.</w:t>
      </w:r>
    </w:p>
    <w:p w14:paraId="651CC2B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E13122">
        <w:rPr>
          <w:rFonts w:cs="Times New Roman"/>
          <w:i/>
          <w:iCs/>
          <w:noProof/>
          <w:szCs w:val="24"/>
        </w:rPr>
        <w:t>Appl. Environ. Microbiol.</w:t>
      </w:r>
      <w:r w:rsidRPr="00E13122">
        <w:rPr>
          <w:rFonts w:cs="Times New Roman"/>
          <w:noProof/>
          <w:szCs w:val="24"/>
        </w:rPr>
        <w:t xml:space="preserve"> 76, 1290–1293. doi:10.1128/AEM.00861-09.</w:t>
      </w:r>
    </w:p>
    <w:p w14:paraId="1B67C96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ixon, P. (2003). VEGAN, a package of R functions for community ecology. </w:t>
      </w:r>
      <w:r w:rsidRPr="00E13122">
        <w:rPr>
          <w:rFonts w:cs="Times New Roman"/>
          <w:i/>
          <w:iCs/>
          <w:noProof/>
          <w:szCs w:val="24"/>
        </w:rPr>
        <w:t>J. Veg. Sci.</w:t>
      </w:r>
      <w:r w:rsidRPr="00E13122">
        <w:rPr>
          <w:rFonts w:cs="Times New Roman"/>
          <w:noProof/>
          <w:szCs w:val="24"/>
        </w:rPr>
        <w:t xml:space="preserve"> 14, 927–930. doi:10.1111/j.1654-1103.2003.tb02228.x.</w:t>
      </w:r>
    </w:p>
    <w:p w14:paraId="77A6D1E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ert, J., Barja, J. L., and Romalde, J. L. (2017). New insights into pathogenic vibrios affecting bivalves in hatcheries: Present and future prospects. </w:t>
      </w:r>
      <w:r w:rsidRPr="00E13122">
        <w:rPr>
          <w:rFonts w:cs="Times New Roman"/>
          <w:i/>
          <w:iCs/>
          <w:noProof/>
          <w:szCs w:val="24"/>
        </w:rPr>
        <w:t>Front. Microbiol.</w:t>
      </w:r>
      <w:r w:rsidRPr="00E13122">
        <w:rPr>
          <w:rFonts w:cs="Times New Roman"/>
          <w:noProof/>
          <w:szCs w:val="24"/>
        </w:rPr>
        <w:t xml:space="preserve"> 8, 762. doi:10.3389/fmicb.2017.00762.</w:t>
      </w:r>
    </w:p>
    <w:p w14:paraId="55CF88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E13122">
        <w:rPr>
          <w:rFonts w:cs="Times New Roman"/>
          <w:i/>
          <w:iCs/>
          <w:noProof/>
          <w:szCs w:val="24"/>
        </w:rPr>
        <w:t>Environ. Sci. Technol.</w:t>
      </w:r>
      <w:r w:rsidRPr="00E13122">
        <w:rPr>
          <w:rFonts w:cs="Times New Roman"/>
          <w:noProof/>
          <w:szCs w:val="24"/>
        </w:rPr>
        <w:t xml:space="preserve"> 47, 10860–10867. doi:10.1021/es401676y.</w:t>
      </w:r>
    </w:p>
    <w:p w14:paraId="15B17AA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lston, R., Leibovitz, L., Relyea, D., and Zatila, J. (1981). Diagnosis of vibriosis in a commercial oyster hatchery epizootic: Diagnostic tools and management features. </w:t>
      </w:r>
      <w:r w:rsidRPr="00E13122">
        <w:rPr>
          <w:rFonts w:cs="Times New Roman"/>
          <w:i/>
          <w:iCs/>
          <w:noProof/>
          <w:szCs w:val="24"/>
        </w:rPr>
        <w:t>Aquaculture</w:t>
      </w:r>
      <w:r w:rsidRPr="00E13122">
        <w:rPr>
          <w:rFonts w:cs="Times New Roman"/>
          <w:noProof/>
          <w:szCs w:val="24"/>
        </w:rPr>
        <w:t xml:space="preserve"> 24, 53–62. doi:10.1016/0044-8486(81)90043-0.</w:t>
      </w:r>
    </w:p>
    <w:p w14:paraId="54BBA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E13122">
        <w:rPr>
          <w:rFonts w:cs="Times New Roman"/>
          <w:i/>
          <w:iCs/>
          <w:noProof/>
          <w:szCs w:val="24"/>
        </w:rPr>
        <w:t>Biol. Bull.</w:t>
      </w:r>
      <w:r w:rsidRPr="00E13122">
        <w:rPr>
          <w:rFonts w:cs="Times New Roman"/>
          <w:noProof/>
          <w:szCs w:val="24"/>
        </w:rPr>
        <w:t xml:space="preserve"> 217, 130–141. doi:217/2/130 [pii].</w:t>
      </w:r>
    </w:p>
    <w:p w14:paraId="3E034DC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Maignien, L., Sul, W. J., Murphy, L. G., Grim, S. L., Morrison, H. G., et al. (2013a). Oligotyping: Differentiating between closely related microbial taxa using 16S rRNA gene data. </w:t>
      </w:r>
      <w:r w:rsidRPr="00E13122">
        <w:rPr>
          <w:rFonts w:cs="Times New Roman"/>
          <w:i/>
          <w:iCs/>
          <w:noProof/>
          <w:szCs w:val="24"/>
        </w:rPr>
        <w:t>Methods Ecol. Evol.</w:t>
      </w:r>
      <w:r w:rsidRPr="00E13122">
        <w:rPr>
          <w:rFonts w:cs="Times New Roman"/>
          <w:noProof/>
          <w:szCs w:val="24"/>
        </w:rPr>
        <w:t xml:space="preserve"> 4, 1111–1119. doi:10.1111/2041-210X.12114.</w:t>
      </w:r>
    </w:p>
    <w:p w14:paraId="1FCC62E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Vineis, J. H., Morrison, H. G., and Sogin, M. L. (2013b). A Filtering Method to Generate High Quality Short Reads Using Illumina Paired-End Technology. </w:t>
      </w:r>
      <w:r w:rsidRPr="00E13122">
        <w:rPr>
          <w:rFonts w:cs="Times New Roman"/>
          <w:i/>
          <w:iCs/>
          <w:noProof/>
          <w:szCs w:val="24"/>
        </w:rPr>
        <w:t>PLoS One</w:t>
      </w:r>
      <w:r w:rsidRPr="00E13122">
        <w:rPr>
          <w:rFonts w:cs="Times New Roman"/>
          <w:noProof/>
          <w:szCs w:val="24"/>
        </w:rPr>
        <w:t xml:space="preserve"> 8, e66643. doi:10.1371/journal.pone.0066643.</w:t>
      </w:r>
    </w:p>
    <w:p w14:paraId="7EFBF37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FAO (2015). </w:t>
      </w:r>
      <w:r w:rsidRPr="00E13122">
        <w:rPr>
          <w:rFonts w:cs="Times New Roman"/>
          <w:i/>
          <w:iCs/>
          <w:noProof/>
          <w:szCs w:val="24"/>
        </w:rPr>
        <w:t>Fishery and Aquaculture Statistics</w:t>
      </w:r>
      <w:r w:rsidRPr="00E13122">
        <w:rPr>
          <w:rFonts w:cs="Times New Roman"/>
          <w:noProof/>
          <w:szCs w:val="24"/>
        </w:rPr>
        <w:t>.</w:t>
      </w:r>
    </w:p>
    <w:p w14:paraId="22B70B9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E13122">
        <w:rPr>
          <w:rFonts w:cs="Times New Roman"/>
          <w:i/>
          <w:iCs/>
          <w:noProof/>
          <w:szCs w:val="24"/>
        </w:rPr>
        <w:t>J. Appl. Microbiol.</w:t>
      </w:r>
      <w:r w:rsidRPr="00E13122">
        <w:rPr>
          <w:rFonts w:cs="Times New Roman"/>
          <w:noProof/>
          <w:szCs w:val="24"/>
        </w:rPr>
        <w:t xml:space="preserve"> 122, 601–614. doi:10.1111/jam.13382.</w:t>
      </w:r>
    </w:p>
    <w:p w14:paraId="63459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tesoupe, F. . (1999). Review: The use of probiotics in aquaculture. </w:t>
      </w:r>
      <w:r w:rsidRPr="00E13122">
        <w:rPr>
          <w:rFonts w:cs="Times New Roman"/>
          <w:i/>
          <w:iCs/>
          <w:noProof/>
          <w:szCs w:val="24"/>
        </w:rPr>
        <w:t>Aquaculture</w:t>
      </w:r>
      <w:r w:rsidRPr="00E13122">
        <w:rPr>
          <w:rFonts w:cs="Times New Roman"/>
          <w:noProof/>
          <w:szCs w:val="24"/>
        </w:rPr>
        <w:t xml:space="preserve"> 180, 147–165. doi:10.1016/S0044-8486(99)00187-8.</w:t>
      </w:r>
    </w:p>
    <w:p w14:paraId="7FBF86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E13122">
        <w:rPr>
          <w:rFonts w:cs="Times New Roman"/>
          <w:i/>
          <w:iCs/>
          <w:noProof/>
          <w:szCs w:val="24"/>
        </w:rPr>
        <w:t>Fish Shellfish Immunol.</w:t>
      </w:r>
      <w:r w:rsidRPr="00E13122">
        <w:rPr>
          <w:rFonts w:cs="Times New Roman"/>
          <w:noProof/>
          <w:szCs w:val="24"/>
        </w:rPr>
        <w:t xml:space="preserve"> 35, 766–775. doi:10.1016/j.fsi.2013.06.014.</w:t>
      </w:r>
    </w:p>
    <w:p w14:paraId="71A5A3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E13122">
        <w:rPr>
          <w:rFonts w:cs="Times New Roman"/>
          <w:i/>
          <w:iCs/>
          <w:noProof/>
          <w:szCs w:val="24"/>
        </w:rPr>
        <w:t>J. Appl. Microbiol.</w:t>
      </w:r>
      <w:r w:rsidRPr="00E13122">
        <w:rPr>
          <w:rFonts w:cs="Times New Roman"/>
          <w:noProof/>
          <w:szCs w:val="24"/>
        </w:rPr>
        <w:t xml:space="preserve"> 122, 1333–1347. doi:10.1111/jam.13437.</w:t>
      </w:r>
    </w:p>
    <w:p w14:paraId="7A75B04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roner, M. L., Maynard, J., Breyta, R., Carnegie, R. B., Dobson, A., Friedman, C. S., et al. (2016). Managing marine disease emergencies in an era of rapid change. </w:t>
      </w:r>
      <w:r w:rsidRPr="00E13122">
        <w:rPr>
          <w:rFonts w:cs="Times New Roman"/>
          <w:i/>
          <w:iCs/>
          <w:noProof/>
          <w:szCs w:val="24"/>
        </w:rPr>
        <w:t>Philos. Trans. R. Soc. B Biol. Sci.</w:t>
      </w:r>
      <w:r w:rsidRPr="00E13122">
        <w:rPr>
          <w:rFonts w:cs="Times New Roman"/>
          <w:noProof/>
          <w:szCs w:val="24"/>
        </w:rPr>
        <w:t xml:space="preserve"> 371, 20150364. doi:10.1098/rstb.2015.0364.</w:t>
      </w:r>
    </w:p>
    <w:p w14:paraId="0FF8C4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mblin, M., Spinard, E., Gomez-Chiarri, M., Nelson, D. R., and Rowley, D. C. (2015). Draft Genome Sequence of the Shellfish Larval Probiotic Bacillus pumilus RI06-95. </w:t>
      </w:r>
      <w:r w:rsidRPr="00E13122">
        <w:rPr>
          <w:rFonts w:cs="Times New Roman"/>
          <w:i/>
          <w:iCs/>
          <w:noProof/>
          <w:szCs w:val="24"/>
        </w:rPr>
        <w:t>Genome Announc.</w:t>
      </w:r>
      <w:r w:rsidRPr="00E13122">
        <w:rPr>
          <w:rFonts w:cs="Times New Roman"/>
          <w:noProof/>
          <w:szCs w:val="24"/>
        </w:rPr>
        <w:t xml:space="preserve"> 3, e00858-15. doi:10.1128/genomeA.00858-15.</w:t>
      </w:r>
    </w:p>
    <w:p w14:paraId="5587DC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zen, T. C., Dubinsky, E. A., DeSantis, T. Z., Andersen, G. L., Piceno, Y. M., Singh, N., et al. (2010). Deep-sea oil plume enriches indigenous oil-degrading bacteria. </w:t>
      </w:r>
      <w:r w:rsidRPr="00E13122">
        <w:rPr>
          <w:rFonts w:cs="Times New Roman"/>
          <w:i/>
          <w:iCs/>
          <w:noProof/>
          <w:szCs w:val="24"/>
        </w:rPr>
        <w:t>Science</w:t>
      </w:r>
      <w:r w:rsidRPr="00E13122">
        <w:rPr>
          <w:rFonts w:cs="Times New Roman"/>
          <w:noProof/>
          <w:szCs w:val="24"/>
        </w:rPr>
        <w:t xml:space="preserve"> 330, 204–8. doi:10.1126/science.1195979.</w:t>
      </w:r>
    </w:p>
    <w:p w14:paraId="581D70C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lm, M. M., Bourne, N., and Lovatelli, A. (2004). </w:t>
      </w:r>
      <w:r w:rsidRPr="00E13122">
        <w:rPr>
          <w:rFonts w:cs="Times New Roman"/>
          <w:i/>
          <w:iCs/>
          <w:noProof/>
          <w:szCs w:val="24"/>
        </w:rPr>
        <w:t>Hatchery culture of bivalves: a practical manual</w:t>
      </w:r>
      <w:r w:rsidRPr="00E13122">
        <w:rPr>
          <w:rFonts w:cs="Times New Roman"/>
          <w:noProof/>
          <w:szCs w:val="24"/>
        </w:rPr>
        <w:t>. Food and agriculture organization of the United Nations.</w:t>
      </w:r>
    </w:p>
    <w:p w14:paraId="7C7BE3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rnández-Zárate, G., and Olmos-Soto, J. (2006). Identification of bacterial diversity in the oyster Crassostrea gigas by fluorescent in situ hybridization and polymerase chain reaction. </w:t>
      </w:r>
      <w:r w:rsidRPr="00E13122">
        <w:rPr>
          <w:rFonts w:cs="Times New Roman"/>
          <w:i/>
          <w:iCs/>
          <w:noProof/>
          <w:szCs w:val="24"/>
        </w:rPr>
        <w:t>J. Appl. Microbiol.</w:t>
      </w:r>
      <w:r w:rsidRPr="00E13122">
        <w:rPr>
          <w:rFonts w:cs="Times New Roman"/>
          <w:noProof/>
          <w:szCs w:val="24"/>
        </w:rPr>
        <w:t xml:space="preserve"> 100, 664–672. doi:10.1111/j.1365-2672.2005.02800.x.</w:t>
      </w:r>
    </w:p>
    <w:p w14:paraId="37D925F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E13122">
        <w:rPr>
          <w:rFonts w:cs="Times New Roman"/>
          <w:i/>
          <w:iCs/>
          <w:noProof/>
          <w:szCs w:val="24"/>
        </w:rPr>
        <w:t>BMC Bioinformatics</w:t>
      </w:r>
      <w:r w:rsidRPr="00E13122">
        <w:rPr>
          <w:rFonts w:cs="Times New Roman"/>
          <w:noProof/>
          <w:szCs w:val="24"/>
        </w:rPr>
        <w:t xml:space="preserve"> 15, 41. doi:10.1186/1471-2105-15-41.</w:t>
      </w:r>
    </w:p>
    <w:p w14:paraId="2092DD8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3D4991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Jensen, S., Duperron, S., Birkeland, N.-K., and Hovland, M. (2010). Intracellular Oceanospirillales bacteria inhabit gills of Acesta bivalves. </w:t>
      </w:r>
      <w:r w:rsidRPr="00E13122">
        <w:rPr>
          <w:rFonts w:cs="Times New Roman"/>
          <w:i/>
          <w:iCs/>
          <w:noProof/>
          <w:szCs w:val="24"/>
        </w:rPr>
        <w:t>FEMS Microbiol. Ecol.</w:t>
      </w:r>
      <w:r w:rsidRPr="00E13122">
        <w:rPr>
          <w:rFonts w:cs="Times New Roman"/>
          <w:noProof/>
          <w:szCs w:val="24"/>
        </w:rPr>
        <w:t xml:space="preserve"> 74, 523–533. doi:10.1111/j.1574-6941.2010.00981.x.</w:t>
      </w:r>
    </w:p>
    <w:p w14:paraId="4A713EE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miyama, T. (2004). The microbial loop in a eutrophic bay and its contribution to bivalve aquaculture. </w:t>
      </w:r>
      <w:r w:rsidRPr="00E13122">
        <w:rPr>
          <w:rFonts w:cs="Times New Roman"/>
          <w:i/>
          <w:iCs/>
          <w:noProof/>
          <w:szCs w:val="24"/>
        </w:rPr>
        <w:t>Fish. Res.</w:t>
      </w:r>
      <w:r w:rsidRPr="00E13122">
        <w:rPr>
          <w:rFonts w:cs="Times New Roman"/>
          <w:noProof/>
          <w:szCs w:val="24"/>
        </w:rPr>
        <w:t>, 41–50. Available at: https://www.fra.affrc.go.jp/bulletin/bull/bull-b1/07.pdf [Accessed April 18, 2018].</w:t>
      </w:r>
    </w:p>
    <w:p w14:paraId="758697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E13122">
        <w:rPr>
          <w:rFonts w:cs="Times New Roman"/>
          <w:i/>
          <w:iCs/>
          <w:noProof/>
          <w:szCs w:val="24"/>
        </w:rPr>
        <w:t>J. Shellfish Res.</w:t>
      </w:r>
      <w:r w:rsidRPr="00E13122">
        <w:rPr>
          <w:rFonts w:cs="Times New Roman"/>
          <w:noProof/>
          <w:szCs w:val="24"/>
        </w:rPr>
        <w:t xml:space="preserve"> 32, 401–408. doi:10.2983/035.032.0220.</w:t>
      </w:r>
    </w:p>
    <w:p w14:paraId="47685DF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Kaspar, H., Lategan, M. J., and Gibson, L. (2008). Probiotics in aquaculture: The need, principles and mechanisms of action and screening processes. </w:t>
      </w:r>
      <w:r w:rsidRPr="00E13122">
        <w:rPr>
          <w:rFonts w:cs="Times New Roman"/>
          <w:i/>
          <w:iCs/>
          <w:noProof/>
          <w:szCs w:val="24"/>
        </w:rPr>
        <w:t>Aquaculture</w:t>
      </w:r>
      <w:r w:rsidRPr="00E13122">
        <w:rPr>
          <w:rFonts w:cs="Times New Roman"/>
          <w:noProof/>
          <w:szCs w:val="24"/>
        </w:rPr>
        <w:t xml:space="preserve"> 274, 1–14. doi:10.1016/j.aquaculture.2007.11.019.</w:t>
      </w:r>
    </w:p>
    <w:p w14:paraId="09E893B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E13122">
        <w:rPr>
          <w:rFonts w:cs="Times New Roman"/>
          <w:i/>
          <w:iCs/>
          <w:noProof/>
          <w:szCs w:val="24"/>
        </w:rPr>
        <w:t>Aquaculture</w:t>
      </w:r>
      <w:r w:rsidRPr="00E13122">
        <w:rPr>
          <w:rFonts w:cs="Times New Roman"/>
          <w:noProof/>
          <w:szCs w:val="24"/>
        </w:rPr>
        <w:t xml:space="preserve"> 344–349, 29–34. doi:10.1016/j.aquaculture.2012.02.029.</w:t>
      </w:r>
    </w:p>
    <w:p w14:paraId="3A785B1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ing, G. M., Judd, C., Kuske, C. R., and Smith, C. (2012). Analysis of Stomach and Gut Microbiomes of the Eastern Oyster (Crassostrea virginica) from Coastal Louisiana, USA. </w:t>
      </w:r>
      <w:r w:rsidRPr="00E13122">
        <w:rPr>
          <w:rFonts w:cs="Times New Roman"/>
          <w:i/>
          <w:iCs/>
          <w:noProof/>
          <w:szCs w:val="24"/>
        </w:rPr>
        <w:t>PLoS One</w:t>
      </w:r>
      <w:r w:rsidRPr="00E13122">
        <w:rPr>
          <w:rFonts w:cs="Times New Roman"/>
          <w:noProof/>
          <w:szCs w:val="24"/>
        </w:rPr>
        <w:t xml:space="preserve"> 7. doi:10.1371/journal.pone.0051475.</w:t>
      </w:r>
    </w:p>
    <w:p w14:paraId="364AE8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fferty, K. D., Harvell, C. D., Conrad, J. M., Friedman, C. S., Kent, M. L., Kuris, A. M., et al. (2015). Infectious Diseases Affect Marine Fisheries and Aquaculture Economics. </w:t>
      </w:r>
      <w:r w:rsidRPr="00E13122">
        <w:rPr>
          <w:rFonts w:cs="Times New Roman"/>
          <w:i/>
          <w:iCs/>
          <w:noProof/>
          <w:szCs w:val="24"/>
        </w:rPr>
        <w:t>Ann. Rev. Mar. Sci.</w:t>
      </w:r>
      <w:r w:rsidRPr="00E13122">
        <w:rPr>
          <w:rFonts w:cs="Times New Roman"/>
          <w:noProof/>
          <w:szCs w:val="24"/>
        </w:rPr>
        <w:t xml:space="preserve"> 7, 471–496. doi:10.1146/annurev-marine-010814-015646.</w:t>
      </w:r>
    </w:p>
    <w:p w14:paraId="72C864B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E13122">
        <w:rPr>
          <w:rFonts w:cs="Times New Roman"/>
          <w:i/>
          <w:iCs/>
          <w:noProof/>
          <w:szCs w:val="24"/>
        </w:rPr>
        <w:t>BMC Microbiol.</w:t>
      </w:r>
      <w:r w:rsidRPr="00E13122">
        <w:rPr>
          <w:rFonts w:cs="Times New Roman"/>
          <w:noProof/>
          <w:szCs w:val="24"/>
        </w:rPr>
        <w:t xml:space="preserve"> 17, 175. doi:10.1186/s12866-017-1090-7.</w:t>
      </w:r>
    </w:p>
    <w:p w14:paraId="0CCC34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e Roux, F., Wegner, K. M., and Polz, M. F. (2016). Oysters and Vibrios as a Model for Disease Dynamics in Wild Animals. </w:t>
      </w:r>
      <w:r w:rsidRPr="00E13122">
        <w:rPr>
          <w:rFonts w:cs="Times New Roman"/>
          <w:i/>
          <w:iCs/>
          <w:noProof/>
          <w:szCs w:val="24"/>
        </w:rPr>
        <w:t>Trends Microbiol.</w:t>
      </w:r>
      <w:r w:rsidRPr="00E13122">
        <w:rPr>
          <w:rFonts w:cs="Times New Roman"/>
          <w:noProof/>
          <w:szCs w:val="24"/>
        </w:rPr>
        <w:t xml:space="preserve"> 24, 568–580. doi:10.1016/j.tim.2016.03.006.</w:t>
      </w:r>
    </w:p>
    <w:p w14:paraId="1103BD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Goedknegt, M. A., Thieltges, D. W., Fiorentino, D., Kuenzel, S., Baines, J. F., et al. (2016a). Spatial and temporal dynamics of pacific oyster hemolymph microbiota across multiple scales. </w:t>
      </w:r>
      <w:r w:rsidRPr="00E13122">
        <w:rPr>
          <w:rFonts w:cs="Times New Roman"/>
          <w:i/>
          <w:iCs/>
          <w:noProof/>
          <w:szCs w:val="24"/>
        </w:rPr>
        <w:t>Front. Microbiol.</w:t>
      </w:r>
      <w:r w:rsidRPr="00E13122">
        <w:rPr>
          <w:rFonts w:cs="Times New Roman"/>
          <w:noProof/>
          <w:szCs w:val="24"/>
        </w:rPr>
        <w:t xml:space="preserve"> 7, 1367. doi:10.3389/fmicb.2016.01367.</w:t>
      </w:r>
    </w:p>
    <w:p w14:paraId="578695D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Lokmer, A., Kuenzel, S., Baines, J. F., and Wegner, K. M. (2016b). The role of tissue-specific microbiota in initial establishment success of Pacific oysters. </w:t>
      </w:r>
      <w:r w:rsidRPr="00E13122">
        <w:rPr>
          <w:rFonts w:cs="Times New Roman"/>
          <w:i/>
          <w:iCs/>
          <w:noProof/>
          <w:szCs w:val="24"/>
        </w:rPr>
        <w:t>Environ. Microbiol.</w:t>
      </w:r>
      <w:r w:rsidRPr="00E13122">
        <w:rPr>
          <w:rFonts w:cs="Times New Roman"/>
          <w:noProof/>
          <w:szCs w:val="24"/>
        </w:rPr>
        <w:t xml:space="preserve"> 18, 970–987. doi:10.1111/1462-2920.13163.</w:t>
      </w:r>
    </w:p>
    <w:p w14:paraId="612EA5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and Mathias Wegner, K. (2015). Hemolymph microbiome of Pacific oysters in response to temperature, temperature stress and infection. </w:t>
      </w:r>
      <w:r w:rsidRPr="00E13122">
        <w:rPr>
          <w:rFonts w:cs="Times New Roman"/>
          <w:i/>
          <w:iCs/>
          <w:noProof/>
          <w:szCs w:val="24"/>
        </w:rPr>
        <w:t>ISME J.</w:t>
      </w:r>
      <w:r w:rsidRPr="00E13122">
        <w:rPr>
          <w:rFonts w:cs="Times New Roman"/>
          <w:noProof/>
          <w:szCs w:val="24"/>
        </w:rPr>
        <w:t xml:space="preserve"> 9, 670–682. doi:10.1038/ismej.2014.160.</w:t>
      </w:r>
    </w:p>
    <w:p w14:paraId="5589740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kindsey, C. W., Landry, T., Beirn, F. X. O., and Davies, I. A. N. M. (2007). Bivalve Aquaculture and Exotic Species : a Review of Ecological Considerations and Management Issues. </w:t>
      </w:r>
      <w:r w:rsidRPr="00E13122">
        <w:rPr>
          <w:rFonts w:cs="Times New Roman"/>
          <w:i/>
          <w:iCs/>
          <w:noProof/>
          <w:szCs w:val="24"/>
        </w:rPr>
        <w:t>http://dx.doi.org/10.2983/0730-8000(2007)26[281:BAAESA]2.0.CO;2</w:t>
      </w:r>
      <w:r w:rsidRPr="00E13122">
        <w:rPr>
          <w:rFonts w:cs="Times New Roman"/>
          <w:noProof/>
          <w:szCs w:val="24"/>
        </w:rPr>
        <w:t xml:space="preserve"> 26, 281–294. doi:10.2983/0730-8000(2007)26[281:BAAESA]2.0.CO;2.</w:t>
      </w:r>
    </w:p>
    <w:p w14:paraId="1534718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Murdie, P. J., and Holmes, S. (2013). Phyloseq: An R Package for Reproducible Interactive Analysis and Graphics of Microbiome Census Data. </w:t>
      </w:r>
      <w:r w:rsidRPr="00E13122">
        <w:rPr>
          <w:rFonts w:cs="Times New Roman"/>
          <w:i/>
          <w:iCs/>
          <w:noProof/>
          <w:szCs w:val="24"/>
        </w:rPr>
        <w:t>PLoS One</w:t>
      </w:r>
      <w:r w:rsidRPr="00E13122">
        <w:rPr>
          <w:rFonts w:cs="Times New Roman"/>
          <w:noProof/>
          <w:szCs w:val="24"/>
        </w:rPr>
        <w:t xml:space="preserve"> 8, e61217. doi:10.1371/journal.pone.0061217.</w:t>
      </w:r>
    </w:p>
    <w:p w14:paraId="17F42B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errifield, D. L., and Carnevali, O. (2014). Probiotic Modulation of the Gut Microbiota of Fish. </w:t>
      </w:r>
      <w:r w:rsidRPr="00E13122">
        <w:rPr>
          <w:rFonts w:cs="Times New Roman"/>
          <w:i/>
          <w:iCs/>
          <w:noProof/>
          <w:szCs w:val="24"/>
        </w:rPr>
        <w:t>Aquac. Nutr.</w:t>
      </w:r>
      <w:r w:rsidRPr="00E13122">
        <w:rPr>
          <w:rFonts w:cs="Times New Roman"/>
          <w:noProof/>
          <w:szCs w:val="24"/>
        </w:rPr>
        <w:t xml:space="preserve"> 588, 185–222. doi:10.1002/9781118897263.ch8.</w:t>
      </w:r>
    </w:p>
    <w:p w14:paraId="0D263CD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EF9E1E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atrah, F. M. I., Bossier, P., Sorgeloos, P., Yusoff, F. M., and Defoirdt, T. (2014). Significance of microalgal-bacterial interactions for aquaculture. </w:t>
      </w:r>
      <w:r w:rsidRPr="00E13122">
        <w:rPr>
          <w:rFonts w:cs="Times New Roman"/>
          <w:i/>
          <w:iCs/>
          <w:noProof/>
          <w:szCs w:val="24"/>
        </w:rPr>
        <w:t>Rev. Aquac.</w:t>
      </w:r>
      <w:r w:rsidRPr="00E13122">
        <w:rPr>
          <w:rFonts w:cs="Times New Roman"/>
          <w:noProof/>
          <w:szCs w:val="24"/>
        </w:rPr>
        <w:t xml:space="preserve"> 6, 48–61. doi:10.1111/raq.12024.</w:t>
      </w:r>
    </w:p>
    <w:p w14:paraId="235AFD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vejan, N., De Schryver, P., Wille, M., Dierckens, K., Baruah, K., and Van Stappen, G. (2016). Bacteria as food in aquaculture: Do they make a difference? </w:t>
      </w:r>
      <w:r w:rsidRPr="00E13122">
        <w:rPr>
          <w:rFonts w:cs="Times New Roman"/>
          <w:i/>
          <w:iCs/>
          <w:noProof/>
          <w:szCs w:val="24"/>
        </w:rPr>
        <w:t>Rev. Aquac.</w:t>
      </w:r>
      <w:r w:rsidRPr="00E13122">
        <w:rPr>
          <w:rFonts w:cs="Times New Roman"/>
          <w:noProof/>
          <w:szCs w:val="24"/>
        </w:rPr>
        <w:t xml:space="preserve"> 10, 180–212. doi:10.1111/raq.12155.</w:t>
      </w:r>
    </w:p>
    <w:p w14:paraId="74CD609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aj-Fyzul, A., Al-Harbi, A. H., and Austin, B. (2014). Review: Developments in the use of probiotics for disease control in aquaculture. </w:t>
      </w:r>
      <w:r w:rsidRPr="00E13122">
        <w:rPr>
          <w:rFonts w:cs="Times New Roman"/>
          <w:i/>
          <w:iCs/>
          <w:noProof/>
          <w:szCs w:val="24"/>
        </w:rPr>
        <w:t>Aquaculture</w:t>
      </w:r>
      <w:r w:rsidRPr="00E13122">
        <w:rPr>
          <w:rFonts w:cs="Times New Roman"/>
          <w:noProof/>
          <w:szCs w:val="24"/>
        </w:rPr>
        <w:t xml:space="preserve"> 431, 1–11. doi:10.1016/j.aquaculture.2013.08.026.</w:t>
      </w:r>
    </w:p>
    <w:p w14:paraId="05FF70B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ell, R. I., and Jordan, S. J. (1983). Preferential ingestion of organic material by the American oyster Crassostrea virginica. </w:t>
      </w:r>
      <w:r w:rsidRPr="00E13122">
        <w:rPr>
          <w:rFonts w:cs="Times New Roman"/>
          <w:i/>
          <w:iCs/>
          <w:noProof/>
          <w:szCs w:val="24"/>
        </w:rPr>
        <w:t>Mar. Ecol. - Prog. Ser.</w:t>
      </w:r>
      <w:r w:rsidRPr="00E13122">
        <w:rPr>
          <w:rFonts w:cs="Times New Roman"/>
          <w:noProof/>
          <w:szCs w:val="24"/>
        </w:rPr>
        <w:t xml:space="preserve"> 13, 47–53. doi:10.3354/meps013047.</w:t>
      </w:r>
    </w:p>
    <w:p w14:paraId="33944A6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érez-Sánchez, T., Mora-Sánchez, B., and Balcázar, J. L. (2018). Biological Approaches for Disease Control in Aquaculture: Advantages, Limitations and Challenges. </w:t>
      </w:r>
      <w:r w:rsidRPr="00E13122">
        <w:rPr>
          <w:rFonts w:cs="Times New Roman"/>
          <w:i/>
          <w:iCs/>
          <w:noProof/>
          <w:szCs w:val="24"/>
        </w:rPr>
        <w:t>Trends Microbiol.</w:t>
      </w:r>
      <w:r w:rsidRPr="00E13122">
        <w:rPr>
          <w:rFonts w:cs="Times New Roman"/>
          <w:noProof/>
          <w:szCs w:val="24"/>
        </w:rPr>
        <w:t xml:space="preserve"> 26, 896–903. doi:10.1016/j.tim.2018.05.002.</w:t>
      </w:r>
    </w:p>
    <w:p w14:paraId="5AF6A8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E13122">
        <w:rPr>
          <w:rFonts w:cs="Times New Roman"/>
          <w:i/>
          <w:iCs/>
          <w:noProof/>
          <w:szCs w:val="24"/>
        </w:rPr>
        <w:t>Hydrobiologia</w:t>
      </w:r>
      <w:r w:rsidRPr="00E13122">
        <w:rPr>
          <w:rFonts w:cs="Times New Roman"/>
          <w:noProof/>
          <w:szCs w:val="24"/>
        </w:rPr>
        <w:t xml:space="preserve"> 765, 97–113. doi:10.1007/s10750-015-2405-z.</w:t>
      </w:r>
    </w:p>
    <w:p w14:paraId="43A5969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owell, S. M., Chapman, C. C., Bermudes, M., and Tamplin, M. L. (2013). Dynamics of Seawater Bacterial Communities in a Shellfish Hatchery. </w:t>
      </w:r>
      <w:r w:rsidRPr="00E13122">
        <w:rPr>
          <w:rFonts w:cs="Times New Roman"/>
          <w:i/>
          <w:iCs/>
          <w:noProof/>
          <w:szCs w:val="24"/>
        </w:rPr>
        <w:t>Microb. Ecol.</w:t>
      </w:r>
      <w:r w:rsidRPr="00E13122">
        <w:rPr>
          <w:rFonts w:cs="Times New Roman"/>
          <w:noProof/>
          <w:szCs w:val="24"/>
        </w:rPr>
        <w:t xml:space="preserve"> 66, 245–256. doi:10.1007/s00248-013-0183-6.</w:t>
      </w:r>
    </w:p>
    <w:p w14:paraId="428E9EB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Richards, G. P., Watson, M. A., Needleman, D. S., Church, K. M., and Häse, C. C. (2015a). Mortalities of Eastern And Pacific oyster larvae caused by the pathogens Vibrio coralliilyticus and Vibrio tubiashii. </w:t>
      </w:r>
      <w:r w:rsidRPr="00E13122">
        <w:rPr>
          <w:rFonts w:cs="Times New Roman"/>
          <w:i/>
          <w:iCs/>
          <w:noProof/>
          <w:szCs w:val="24"/>
        </w:rPr>
        <w:t>Appl. Environ. Microbiol.</w:t>
      </w:r>
      <w:r w:rsidRPr="00E13122">
        <w:rPr>
          <w:rFonts w:cs="Times New Roman"/>
          <w:noProof/>
          <w:szCs w:val="24"/>
        </w:rPr>
        <w:t xml:space="preserve"> 81, 292–297. doi:10.1128/AEM.02930-14.</w:t>
      </w:r>
    </w:p>
    <w:p w14:paraId="746B51A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E13122">
        <w:rPr>
          <w:rFonts w:cs="Times New Roman"/>
          <w:i/>
          <w:iCs/>
          <w:noProof/>
          <w:szCs w:val="24"/>
        </w:rPr>
        <w:t>Fish. Res.</w:t>
      </w:r>
      <w:r w:rsidRPr="00E13122">
        <w:rPr>
          <w:rFonts w:cs="Times New Roman"/>
          <w:noProof/>
          <w:szCs w:val="24"/>
        </w:rPr>
        <w:t xml:space="preserve"> doi:10.1016/j.fishres.2014.06.013.</w:t>
      </w:r>
    </w:p>
    <w:p w14:paraId="542873F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omalde, J. L., Diéguez, A. L., Lasa, A., and Balboa, S. (2014). New Vibrio species associated to molluscan microbiota: A review. </w:t>
      </w:r>
      <w:r w:rsidRPr="00E13122">
        <w:rPr>
          <w:rFonts w:cs="Times New Roman"/>
          <w:i/>
          <w:iCs/>
          <w:noProof/>
          <w:szCs w:val="24"/>
        </w:rPr>
        <w:t>Front. Microbiol.</w:t>
      </w:r>
      <w:r w:rsidRPr="00E13122">
        <w:rPr>
          <w:rFonts w:cs="Times New Roman"/>
          <w:noProof/>
          <w:szCs w:val="24"/>
        </w:rPr>
        <w:t xml:space="preserve"> 4, 413. doi:10.3389/fmicb.2013.00413.</w:t>
      </w:r>
    </w:p>
    <w:p w14:paraId="2EF4E3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chmidt, V., Gomez-Chiarri, M., Roy, C., Smith, K., and Amaral-Zettler, L. (2017). Subtle Microbiome Manipulation Using Probiotics Reduces Antibiotic-Associated Mortality in Fish. </w:t>
      </w:r>
      <w:r w:rsidRPr="00E13122">
        <w:rPr>
          <w:rFonts w:cs="Times New Roman"/>
          <w:i/>
          <w:iCs/>
          <w:noProof/>
          <w:szCs w:val="24"/>
        </w:rPr>
        <w:t>mSystems</w:t>
      </w:r>
      <w:r w:rsidRPr="00E13122">
        <w:rPr>
          <w:rFonts w:cs="Times New Roman"/>
          <w:noProof/>
          <w:szCs w:val="24"/>
        </w:rPr>
        <w:t xml:space="preserve"> 2, e00133-17. doi:10.1128/mSystems.00133-17.</w:t>
      </w:r>
    </w:p>
    <w:p w14:paraId="03CA93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hannon, P., Markiel, A., Ozier, O., Baliga, N. S., Wang, J. T., Ramage, D., et al. (2003). Cytoscape: A software Environment for integrated models of biomolecular interaction networks. </w:t>
      </w:r>
      <w:r w:rsidRPr="00E13122">
        <w:rPr>
          <w:rFonts w:cs="Times New Roman"/>
          <w:i/>
          <w:iCs/>
          <w:noProof/>
          <w:szCs w:val="24"/>
        </w:rPr>
        <w:t>Genome Res.</w:t>
      </w:r>
      <w:r w:rsidRPr="00E13122">
        <w:rPr>
          <w:rFonts w:cs="Times New Roman"/>
          <w:noProof/>
          <w:szCs w:val="24"/>
        </w:rPr>
        <w:t xml:space="preserve"> 13, 2498–2504. doi:10.1101/gr.1239303.</w:t>
      </w:r>
    </w:p>
    <w:p w14:paraId="0D97072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inigalliano, C. D., Gidley, M. L., Shibata, T., Whitman, D., Dixon, T. H., Laws, E., et al. (2007). Impacts of Hurricanes Katrina and Rita on the microbial landscape of the New Orleans area. </w:t>
      </w:r>
      <w:r w:rsidRPr="00E13122">
        <w:rPr>
          <w:rFonts w:cs="Times New Roman"/>
          <w:i/>
          <w:iCs/>
          <w:noProof/>
          <w:szCs w:val="24"/>
        </w:rPr>
        <w:t>Proc. Natl. Acad. Sci. U. S. A.</w:t>
      </w:r>
      <w:r w:rsidRPr="00E13122">
        <w:rPr>
          <w:rFonts w:cs="Times New Roman"/>
          <w:noProof/>
          <w:szCs w:val="24"/>
        </w:rPr>
        <w:t xml:space="preserve"> 104, 9029–9034. doi:10.1073/pnas.0610552104.</w:t>
      </w:r>
    </w:p>
    <w:p w14:paraId="75FA781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Socha, A. M. (2008). Chemistry of Antibiotics from Atlantic Actinomycete and Bacillus bacteria.</w:t>
      </w:r>
    </w:p>
    <w:p w14:paraId="24DF415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E13122">
        <w:rPr>
          <w:rFonts w:cs="Times New Roman"/>
          <w:i/>
          <w:iCs/>
          <w:noProof/>
          <w:szCs w:val="24"/>
        </w:rPr>
        <w:t>J. Shellfish Res.</w:t>
      </w:r>
      <w:r w:rsidRPr="00E13122">
        <w:rPr>
          <w:rFonts w:cs="Times New Roman"/>
          <w:noProof/>
          <w:szCs w:val="24"/>
        </w:rPr>
        <w:t xml:space="preserve"> 35, 319–328. doi:10.2983/035.035.0206.</w:t>
      </w:r>
    </w:p>
    <w:p w14:paraId="23DB494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E13122">
        <w:rPr>
          <w:rFonts w:cs="Times New Roman"/>
          <w:i/>
          <w:iCs/>
          <w:noProof/>
          <w:szCs w:val="24"/>
        </w:rPr>
        <w:t>Appl. Microbiol. Biotechnol.</w:t>
      </w:r>
      <w:r w:rsidRPr="00E13122">
        <w:rPr>
          <w:rFonts w:cs="Times New Roman"/>
          <w:noProof/>
          <w:szCs w:val="24"/>
        </w:rPr>
        <w:t xml:space="preserve"> 99, 8403–8417. doi:10.1007/s00253-015-6702-2.</w:t>
      </w:r>
    </w:p>
    <w:p w14:paraId="2E960C7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entiford, G. D., Neil, D. M., Peeler, E. J., Shields, J. D., Small, H. J., Flegel, T. W., et al. (2012). Disease will limit future food supply from the global crustacean fishery and aquaculture sectors. </w:t>
      </w:r>
      <w:r w:rsidRPr="00E13122">
        <w:rPr>
          <w:rFonts w:cs="Times New Roman"/>
          <w:i/>
          <w:iCs/>
          <w:noProof/>
          <w:szCs w:val="24"/>
        </w:rPr>
        <w:t>J. Invertebr. Pathol.</w:t>
      </w:r>
      <w:r w:rsidRPr="00E13122">
        <w:rPr>
          <w:rFonts w:cs="Times New Roman"/>
          <w:noProof/>
          <w:szCs w:val="24"/>
        </w:rPr>
        <w:t xml:space="preserve"> 110, 141–157. doi:10.1016/j.jip.2012.03.013.</w:t>
      </w:r>
    </w:p>
    <w:p w14:paraId="4D6A1B5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angl, J. S. (1983). Vibrio orientalis. </w:t>
      </w:r>
      <w:r w:rsidRPr="00E13122">
        <w:rPr>
          <w:rFonts w:cs="Times New Roman"/>
          <w:i/>
          <w:iCs/>
          <w:noProof/>
          <w:szCs w:val="24"/>
        </w:rPr>
        <w:t>Current</w:t>
      </w:r>
      <w:r w:rsidRPr="00E13122">
        <w:rPr>
          <w:rFonts w:cs="Times New Roman"/>
          <w:noProof/>
          <w:szCs w:val="24"/>
        </w:rPr>
        <w:t xml:space="preserve"> 8, 95–100. doi:10.1007/BF01566965.</w:t>
      </w:r>
    </w:p>
    <w:p w14:paraId="7AA86D3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E13122">
        <w:rPr>
          <w:rFonts w:cs="Times New Roman"/>
          <w:i/>
          <w:iCs/>
          <w:noProof/>
          <w:szCs w:val="24"/>
        </w:rPr>
        <w:t>Microb. Biotechnol.</w:t>
      </w:r>
      <w:r w:rsidRPr="00E13122">
        <w:rPr>
          <w:rFonts w:cs="Times New Roman"/>
          <w:noProof/>
          <w:szCs w:val="24"/>
        </w:rPr>
        <w:t xml:space="preserve"> 9, 209–223. doi:10.1111/1751-7915.12334.</w:t>
      </w:r>
    </w:p>
    <w:p w14:paraId="2A73AEA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E13122">
        <w:rPr>
          <w:rFonts w:cs="Times New Roman"/>
          <w:i/>
          <w:iCs/>
          <w:noProof/>
          <w:szCs w:val="24"/>
        </w:rPr>
        <w:t>FEMS Microbiol. Ecol.</w:t>
      </w:r>
      <w:r w:rsidRPr="00E13122">
        <w:rPr>
          <w:rFonts w:cs="Times New Roman"/>
          <w:noProof/>
          <w:szCs w:val="24"/>
        </w:rPr>
        <w:t xml:space="preserve"> 88, 69–83. doi:10.1111/1574-6941.12270.</w:t>
      </w:r>
    </w:p>
    <w:p w14:paraId="330103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emblay, J., Singh, K., Fern, A., Kirton, E. S., He, S., Woyke, T., et al. (2015). Primer and platform </w:t>
      </w:r>
      <w:r w:rsidRPr="00E13122">
        <w:rPr>
          <w:rFonts w:cs="Times New Roman"/>
          <w:noProof/>
          <w:szCs w:val="24"/>
        </w:rPr>
        <w:lastRenderedPageBreak/>
        <w:t xml:space="preserve">effects on 16S rRNA tag sequencing. </w:t>
      </w:r>
      <w:r w:rsidRPr="00E13122">
        <w:rPr>
          <w:rFonts w:cs="Times New Roman"/>
          <w:i/>
          <w:iCs/>
          <w:noProof/>
          <w:szCs w:val="24"/>
        </w:rPr>
        <w:t>Front. Microbiol.</w:t>
      </w:r>
      <w:r w:rsidRPr="00E13122">
        <w:rPr>
          <w:rFonts w:cs="Times New Roman"/>
          <w:noProof/>
          <w:szCs w:val="24"/>
        </w:rPr>
        <w:t xml:space="preserve"> 6, 771. doi:10.3389/fmicb.2015.00771.</w:t>
      </w:r>
    </w:p>
    <w:p w14:paraId="48FEB13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aseeharan, B., and Ramasamy, P. (2003). Control of pathogenic Vibrio spp. by Bacillus subtilis BT23, a possible probiotic treatment for black tiger shrimp Penaeus monodon. </w:t>
      </w:r>
      <w:r w:rsidRPr="00E13122">
        <w:rPr>
          <w:rFonts w:cs="Times New Roman"/>
          <w:i/>
          <w:iCs/>
          <w:noProof/>
          <w:szCs w:val="24"/>
        </w:rPr>
        <w:t>Lett. Appl. Microbiol.</w:t>
      </w:r>
      <w:r w:rsidRPr="00E13122">
        <w:rPr>
          <w:rFonts w:cs="Times New Roman"/>
          <w:noProof/>
          <w:szCs w:val="24"/>
        </w:rPr>
        <w:t xml:space="preserve"> 36, 83–87. doi:10.1046/j.1472-765X.2003.01255.x.</w:t>
      </w:r>
    </w:p>
    <w:p w14:paraId="6DE0989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erschuere, L., Rombaut, G., Sorgeloos, P., and Verstraete, W. (2000). Probiotic Bacteria as Biological Control Agents in Aquaculture. </w:t>
      </w:r>
      <w:r w:rsidRPr="00E13122">
        <w:rPr>
          <w:rFonts w:cs="Times New Roman"/>
          <w:i/>
          <w:iCs/>
          <w:noProof/>
          <w:szCs w:val="24"/>
        </w:rPr>
        <w:t>Microbiol. Mol. Biol. Rev.</w:t>
      </w:r>
      <w:r w:rsidRPr="00E13122">
        <w:rPr>
          <w:rFonts w:cs="Times New Roman"/>
          <w:noProof/>
          <w:szCs w:val="24"/>
        </w:rPr>
        <w:t xml:space="preserve"> 64, 655–671. doi:10.1128/MMBR.64.4.655-671.2000.</w:t>
      </w:r>
    </w:p>
    <w:p w14:paraId="5C49BE8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Wegner, K., Volkenborn, N., Peter, H., and Eiler, A. (2013). Disturbance induced decoupling between host genetics and composition of the associated microbiome. </w:t>
      </w:r>
      <w:r w:rsidRPr="00E13122">
        <w:rPr>
          <w:rFonts w:cs="Times New Roman"/>
          <w:i/>
          <w:iCs/>
          <w:noProof/>
          <w:szCs w:val="24"/>
        </w:rPr>
        <w:t>BMC Microbiol.</w:t>
      </w:r>
      <w:r w:rsidRPr="00E13122">
        <w:rPr>
          <w:rFonts w:cs="Times New Roman"/>
          <w:noProof/>
          <w:szCs w:val="24"/>
        </w:rPr>
        <w:t xml:space="preserve"> 13, 252. doi:10.1186/1471-2180-13-252.</w:t>
      </w:r>
    </w:p>
    <w:p w14:paraId="141E2DD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Dao, C., Karim, M., Gomez-Chiarri, M., Rowley, D., and Nelson, D. R. (2016). Contributions of tropodithietic acid and biofilm formation to the probiotic activity of Phaeobacter inhibens. </w:t>
      </w:r>
      <w:r w:rsidRPr="00E13122">
        <w:rPr>
          <w:rFonts w:cs="Times New Roman"/>
          <w:i/>
          <w:iCs/>
          <w:noProof/>
          <w:szCs w:val="24"/>
        </w:rPr>
        <w:t>BMC Microbiol.</w:t>
      </w:r>
      <w:r w:rsidRPr="00E13122">
        <w:rPr>
          <w:rFonts w:cs="Times New Roman"/>
          <w:noProof/>
          <w:szCs w:val="24"/>
        </w:rPr>
        <w:t xml:space="preserve"> 16, 1. doi:10.1186/s12866-015-0617-z.</w:t>
      </w:r>
    </w:p>
    <w:p w14:paraId="64D03A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E13122">
        <w:rPr>
          <w:rFonts w:cs="Times New Roman"/>
          <w:i/>
          <w:iCs/>
          <w:noProof/>
          <w:szCs w:val="24"/>
        </w:rPr>
        <w:t>Appl. Environ. Microbiol.</w:t>
      </w:r>
      <w:r w:rsidRPr="00E13122">
        <w:rPr>
          <w:rFonts w:cs="Times New Roman"/>
          <w:noProof/>
          <w:szCs w:val="24"/>
        </w:rPr>
        <w:t xml:space="preserve"> doi:10.1128/AEM.01545-18.</w:t>
      </w:r>
    </w:p>
    <w:p w14:paraId="2372C44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ou, Y., Ma, C., Zhang, Y., Du, Z., You, F., Tan, X., et al. (2016). Isolation and characterization of Vibrio alginolyticus from cultured amphioxus Branchiostoma belcheri tsingtauense. </w:t>
      </w:r>
      <w:r w:rsidRPr="00E13122">
        <w:rPr>
          <w:rFonts w:cs="Times New Roman"/>
          <w:i/>
          <w:iCs/>
          <w:noProof/>
          <w:szCs w:val="24"/>
        </w:rPr>
        <w:t>Biol.</w:t>
      </w:r>
      <w:r w:rsidRPr="00E13122">
        <w:rPr>
          <w:rFonts w:cs="Times New Roman"/>
          <w:noProof/>
          <w:szCs w:val="24"/>
        </w:rPr>
        <w:t xml:space="preserve"> 71, 757–762. doi:10.1515/biolog-2016-0102.</w:t>
      </w:r>
    </w:p>
    <w:p w14:paraId="04E01077" w14:textId="77777777" w:rsidR="00E13122" w:rsidRPr="00E13122" w:rsidRDefault="00E13122" w:rsidP="00E13122">
      <w:pPr>
        <w:widowControl w:val="0"/>
        <w:autoSpaceDE w:val="0"/>
        <w:autoSpaceDN w:val="0"/>
        <w:adjustRightInd w:val="0"/>
        <w:ind w:left="480" w:hanging="480"/>
        <w:rPr>
          <w:rFonts w:cs="Times New Roman"/>
          <w:noProof/>
        </w:rPr>
      </w:pPr>
      <w:r w:rsidRPr="00E13122">
        <w:rPr>
          <w:rFonts w:cs="Times New Roman"/>
          <w:noProof/>
          <w:szCs w:val="24"/>
        </w:rPr>
        <w:t xml:space="preserve">Zurel, D., Benayahu, Y., Or, A., Kovacs, A., and Gophna, U. (2011). Composition and dynamics of the gill microbiota of an invasive Indo-Pacific oyster in the eastern Mediterranean Sea. </w:t>
      </w:r>
      <w:r w:rsidRPr="00E13122">
        <w:rPr>
          <w:rFonts w:cs="Times New Roman"/>
          <w:i/>
          <w:iCs/>
          <w:noProof/>
          <w:szCs w:val="24"/>
        </w:rPr>
        <w:t>Environ. Microbiol.</w:t>
      </w:r>
      <w:r w:rsidRPr="00E13122">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becca Stevick" w:date="2018-12-04T11:32:00Z" w:initials="RS">
    <w:p w14:paraId="4EF1923E" w14:textId="77777777" w:rsidR="00A4671A" w:rsidRDefault="00A4671A" w:rsidP="00A4671A">
      <w:pPr>
        <w:pStyle w:val="CommentText"/>
      </w:pPr>
      <w:r>
        <w:rPr>
          <w:rStyle w:val="CommentReference"/>
        </w:rPr>
        <w:annotationRef/>
      </w:r>
      <w:r>
        <w:t>Karin’s current affiliation?</w:t>
      </w:r>
    </w:p>
  </w:comment>
  <w:comment w:id="2" w:author="Rebecca Stevick" w:date="2018-12-04T11:33:00Z" w:initials="RS">
    <w:p w14:paraId="248436FB" w14:textId="77777777" w:rsidR="00A4671A" w:rsidRDefault="00A4671A" w:rsidP="00A4671A">
      <w:pPr>
        <w:pStyle w:val="CommentText"/>
      </w:pPr>
      <w:r>
        <w:rPr>
          <w:rStyle w:val="CommentReference"/>
        </w:rPr>
        <w:annotationRef/>
      </w:r>
      <w:r>
        <w:t>Anton, is this correct?</w:t>
      </w:r>
    </w:p>
  </w:comment>
  <w:comment w:id="5" w:author="Marta Gomez-Chiarri" w:date="2018-08-09T08:20:00Z" w:initials="MGC">
    <w:p w14:paraId="6ABFC5AD" w14:textId="58F8684C" w:rsidR="000C3E1B" w:rsidRDefault="000C3E1B">
      <w:pPr>
        <w:pStyle w:val="CommentText"/>
      </w:pPr>
      <w:r>
        <w:rPr>
          <w:rStyle w:val="CommentReference"/>
        </w:rPr>
        <w:annotationRef/>
      </w:r>
      <w:r>
        <w:t>Get the most recent number once we are ready to submit</w:t>
      </w:r>
    </w:p>
  </w:comment>
  <w:comment w:id="6" w:author="Rebecca Stevick" w:date="2018-11-30T13:56:00Z" w:initials="RS">
    <w:p w14:paraId="75333BEF" w14:textId="498F468C" w:rsidR="000C3E1B" w:rsidRDefault="000C3E1B">
      <w:pPr>
        <w:pStyle w:val="CommentText"/>
      </w:pPr>
      <w:r>
        <w:rPr>
          <w:rStyle w:val="CommentReference"/>
        </w:rPr>
        <w:annotationRef/>
      </w:r>
    </w:p>
  </w:comment>
  <w:comment w:id="9" w:author="David Rowley" w:date="2019-01-05T14:06:00Z" w:initials="DR">
    <w:p w14:paraId="594E532C" w14:textId="6E931465" w:rsidR="000C3E1B" w:rsidRDefault="000C3E1B">
      <w:pPr>
        <w:pStyle w:val="CommentText"/>
      </w:pPr>
      <w:r>
        <w:rPr>
          <w:rStyle w:val="CommentReference"/>
        </w:rPr>
        <w:annotationRef/>
      </w:r>
      <w:r>
        <w:t xml:space="preserve">I’m finding this sentence confusing. </w:t>
      </w:r>
    </w:p>
  </w:comment>
  <w:comment w:id="13" w:author="David Nelson" w:date="2018-12-11T14:24:00Z" w:initials="DN">
    <w:p w14:paraId="28CE2AA1" w14:textId="58C76824" w:rsidR="000C3E1B" w:rsidRDefault="000C3E1B">
      <w:pPr>
        <w:pStyle w:val="CommentText"/>
      </w:pPr>
      <w:r>
        <w:rPr>
          <w:rStyle w:val="CommentReference"/>
        </w:rPr>
        <w:annotationRef/>
      </w:r>
      <w:r>
        <w:t>We are trying to standardize media names: mYP30 for YP30 made with ocean salts; YP30 when made with only NaCl.</w:t>
      </w:r>
    </w:p>
  </w:comment>
  <w:comment w:id="22" w:author="David Rowley" w:date="2019-01-05T14:18:00Z" w:initials="DR">
    <w:p w14:paraId="024595D7" w14:textId="1CADD7AC" w:rsidR="000C3E1B" w:rsidRDefault="000C3E1B">
      <w:pPr>
        <w:pStyle w:val="CommentText"/>
      </w:pPr>
      <w:r>
        <w:rPr>
          <w:rStyle w:val="CommentReference"/>
        </w:rPr>
        <w:annotationRef/>
      </w:r>
      <w:r>
        <w:t>Eren et al (2013a)</w:t>
      </w:r>
    </w:p>
  </w:comment>
  <w:comment w:id="27" w:author="David Nelson" w:date="2018-12-11T14:55:00Z" w:initials="DN">
    <w:p w14:paraId="62ACA5E3" w14:textId="16B6F9C9" w:rsidR="000C3E1B" w:rsidRDefault="000C3E1B">
      <w:pPr>
        <w:pStyle w:val="CommentText"/>
      </w:pPr>
      <w:r>
        <w:rPr>
          <w:rStyle w:val="CommentReference"/>
        </w:rPr>
        <w:annotationRef/>
      </w:r>
      <w:r>
        <w:t>I don’t understand the Y-axis for the bar graph – shows 0, then 5e6, the 1e7. Is the axis exponential or arithmetic? The maximum number of reads appears to be greater than the range given in the text.</w:t>
      </w:r>
    </w:p>
  </w:comment>
  <w:comment w:id="28" w:author="David Rowley" w:date="2019-01-05T14:24:00Z" w:initials="DR">
    <w:p w14:paraId="370BCF4B" w14:textId="146A9AAA" w:rsidR="000C3E1B" w:rsidRDefault="000C3E1B">
      <w:pPr>
        <w:pStyle w:val="CommentText"/>
      </w:pPr>
      <w:r>
        <w:rPr>
          <w:rStyle w:val="CommentReference"/>
        </w:rPr>
        <w:annotationRef/>
      </w:r>
      <w:r>
        <w:t xml:space="preserve">Also over time, like previous sentence?  </w:t>
      </w:r>
    </w:p>
  </w:comment>
  <w:comment w:id="29" w:author="David Nelson" w:date="2018-12-11T15:11:00Z" w:initials="DN">
    <w:p w14:paraId="44A0BABA" w14:textId="253D1A6D" w:rsidR="000C3E1B" w:rsidRDefault="000C3E1B">
      <w:pPr>
        <w:pStyle w:val="CommentText"/>
      </w:pPr>
      <w:r>
        <w:rPr>
          <w:rStyle w:val="CommentReference"/>
        </w:rPr>
        <w:annotationRef/>
      </w:r>
      <w:r>
        <w:t>Why is this not shown in Fig. 2?</w:t>
      </w:r>
    </w:p>
  </w:comment>
  <w:comment w:id="30" w:author="David Nelson" w:date="2018-12-11T15:20:00Z" w:initials="DN">
    <w:p w14:paraId="61D198B9" w14:textId="4619AC02" w:rsidR="000C3E1B" w:rsidRDefault="000C3E1B">
      <w:pPr>
        <w:pStyle w:val="CommentText"/>
      </w:pPr>
      <w:r>
        <w:rPr>
          <w:rStyle w:val="CommentReference"/>
        </w:rPr>
        <w:annotationRef/>
      </w:r>
      <w:r>
        <w:t>As indicated in Table 1.</w:t>
      </w:r>
    </w:p>
  </w:comment>
  <w:comment w:id="31" w:author="David Nelson" w:date="2018-12-11T15:21:00Z" w:initials="DN">
    <w:p w14:paraId="3E7614BD" w14:textId="514ED936" w:rsidR="000C3E1B" w:rsidRDefault="000C3E1B">
      <w:pPr>
        <w:pStyle w:val="CommentText"/>
      </w:pPr>
      <w:r>
        <w:rPr>
          <w:rStyle w:val="CommentReference"/>
        </w:rPr>
        <w:annotationRef/>
      </w:r>
      <w:r>
        <w:t>Why not shown in Fig. 2?</w:t>
      </w:r>
    </w:p>
  </w:comment>
  <w:comment w:id="32" w:author="David Nelson" w:date="2018-12-11T16:55:00Z" w:initials="DN">
    <w:p w14:paraId="75725A3D" w14:textId="6F7FAFE4" w:rsidR="000C3E1B" w:rsidRDefault="000C3E1B" w:rsidP="0013337E">
      <w:pPr>
        <w:pStyle w:val="CommentText"/>
        <w:numPr>
          <w:ilvl w:val="0"/>
          <w:numId w:val="22"/>
        </w:numPr>
      </w:pPr>
      <w:r>
        <w:rPr>
          <w:rStyle w:val="CommentReference"/>
        </w:rPr>
        <w:annotationRef/>
      </w:r>
      <w:r>
        <w:t>In Fig. 4a, it reads p=0.056, which is correct?</w:t>
      </w:r>
    </w:p>
    <w:p w14:paraId="380B6314" w14:textId="4F72212B" w:rsidR="000C3E1B" w:rsidRDefault="000C3E1B" w:rsidP="0013337E">
      <w:pPr>
        <w:pStyle w:val="CommentText"/>
        <w:numPr>
          <w:ilvl w:val="0"/>
          <w:numId w:val="22"/>
        </w:numPr>
      </w:pPr>
      <w:r>
        <w:t xml:space="preserve">  Is a p = 0.056 significant?</w:t>
      </w:r>
    </w:p>
  </w:comment>
  <w:comment w:id="34" w:author="David Nelson" w:date="2018-12-11T17:14:00Z" w:initials="DN">
    <w:p w14:paraId="6BEB785D" w14:textId="1F1ADCB6" w:rsidR="000C3E1B" w:rsidRDefault="000C3E1B">
      <w:pPr>
        <w:pStyle w:val="CommentText"/>
      </w:pPr>
      <w:r>
        <w:rPr>
          <w:rStyle w:val="CommentReference"/>
        </w:rPr>
        <w:annotationRef/>
      </w:r>
      <w:r>
        <w:t>I am confused. Are all biofilm samples from the tank swabs? If so, there is a mistake between the two sentences here where biofilm samples and swabs are mentioned with opposite results.</w:t>
      </w:r>
    </w:p>
  </w:comment>
  <w:comment w:id="41" w:author="David Nelson" w:date="2018-12-12T11:00:00Z" w:initials="DN">
    <w:p w14:paraId="034A3C8B" w14:textId="06B18CC9" w:rsidR="000C3E1B" w:rsidRDefault="000C3E1B">
      <w:pPr>
        <w:pStyle w:val="CommentText"/>
      </w:pPr>
      <w:r>
        <w:rPr>
          <w:rStyle w:val="CommentReference"/>
        </w:rPr>
        <w:annotationRef/>
      </w:r>
      <w:r>
        <w:t xml:space="preserve">What do you mean? You used V6 instead of V4 in Trial 3 &amp; that gave you better resolution for </w:t>
      </w:r>
      <w:r w:rsidRPr="00B003D5">
        <w:rPr>
          <w:i/>
        </w:rPr>
        <w:t>Vibrio</w:t>
      </w:r>
      <w:r>
        <w:t xml:space="preserve"> species (and other gamma proteobacteria?), which allowed you to examine changes in species of </w:t>
      </w:r>
      <w:r w:rsidRPr="00B003D5">
        <w:rPr>
          <w:i/>
        </w:rPr>
        <w:t>Vibrio</w:t>
      </w:r>
      <w:r>
        <w:t>, correct?</w:t>
      </w:r>
    </w:p>
  </w:comment>
  <w:comment w:id="44" w:author="David Nelson" w:date="2019-01-05T14:50:00Z" w:initials="DN">
    <w:p w14:paraId="6FAD6636" w14:textId="11D89876" w:rsidR="000C3E1B" w:rsidRPr="00765474" w:rsidRDefault="000C3E1B">
      <w:pPr>
        <w:pStyle w:val="CommentText"/>
      </w:pPr>
      <w:r>
        <w:rPr>
          <w:rStyle w:val="CommentReference"/>
        </w:rPr>
        <w:annotationRef/>
      </w:r>
      <w:r>
        <w:t xml:space="preserve">My interpretation of Fig. 6 suggests that in the CON group you see </w:t>
      </w:r>
      <w:r w:rsidRPr="00765474">
        <w:rPr>
          <w:i/>
        </w:rPr>
        <w:t>V. celticus</w:t>
      </w:r>
      <w:r>
        <w:t xml:space="preserve"> dominate &amp; in the T group you see </w:t>
      </w:r>
      <w:r w:rsidRPr="00765474">
        <w:rPr>
          <w:i/>
        </w:rPr>
        <w:t>V. celticus</w:t>
      </w:r>
      <w:r>
        <w:t xml:space="preserve"> and </w:t>
      </w:r>
      <w:r w:rsidRPr="00765474">
        <w:rPr>
          <w:i/>
        </w:rPr>
        <w:t>V. orientalis</w:t>
      </w:r>
      <w:r>
        <w:rPr>
          <w:i/>
        </w:rPr>
        <w:t>.</w:t>
      </w:r>
      <w:r>
        <w:t xml:space="preserve">  Perhaps it would help if you wrote in the text average percentages each of these species make up in the various groups. </w:t>
      </w:r>
    </w:p>
  </w:comment>
  <w:comment w:id="45" w:author="David Rowley" w:date="2019-01-05T14:52:00Z" w:initials="DR">
    <w:p w14:paraId="2FA68324" w14:textId="6D2892E5" w:rsidR="000C3E1B" w:rsidRDefault="000C3E1B">
      <w:pPr>
        <w:pStyle w:val="CommentText"/>
      </w:pPr>
      <w:r>
        <w:rPr>
          <w:rStyle w:val="CommentReference"/>
        </w:rPr>
        <w:annotationRef/>
      </w:r>
      <w:r>
        <w:t>I agree with Dave N.  Looks like Vo is dominating in T tanks on Day 12 with maybe some increase in Vcelt.</w:t>
      </w:r>
    </w:p>
  </w:comment>
  <w:comment w:id="46" w:author="David Nelson" w:date="2018-12-12T13:43:00Z" w:initials="DN">
    <w:p w14:paraId="1B945A44" w14:textId="271C29F7" w:rsidR="000C3E1B" w:rsidRDefault="000C3E1B">
      <w:pPr>
        <w:pStyle w:val="CommentText"/>
      </w:pPr>
      <w:r>
        <w:rPr>
          <w:rStyle w:val="CommentReference"/>
        </w:rPr>
        <w:annotationRef/>
      </w:r>
      <w:r>
        <w:t>Is there a reson why this is only done for water samples &amp; not the other samples?</w:t>
      </w:r>
    </w:p>
  </w:comment>
  <w:comment w:id="47" w:author="David Rowley" w:date="2019-01-05T14:56:00Z" w:initials="DR">
    <w:p w14:paraId="3E026CF2" w14:textId="298A9B79" w:rsidR="000C3E1B" w:rsidRDefault="000C3E1B">
      <w:pPr>
        <w:pStyle w:val="CommentText"/>
      </w:pPr>
      <w:r>
        <w:rPr>
          <w:rStyle w:val="CommentReference"/>
        </w:rPr>
        <w:annotationRef/>
      </w:r>
      <w:r>
        <w:t>Suggests?</w:t>
      </w:r>
    </w:p>
  </w:comment>
  <w:comment w:id="88" w:author="David Nelson" w:date="2018-12-12T16:54:00Z" w:initials="DN">
    <w:p w14:paraId="30F9B09E" w14:textId="070A0E1B" w:rsidR="000C3E1B" w:rsidRDefault="000C3E1B">
      <w:pPr>
        <w:pStyle w:val="CommentText"/>
      </w:pPr>
      <w:r>
        <w:rPr>
          <w:rStyle w:val="CommentReference"/>
        </w:rPr>
        <w:annotationRef/>
      </w:r>
      <w:r>
        <w:t>Why mention these three phyla? You might want to tell the reader their importance.</w:t>
      </w:r>
    </w:p>
  </w:comment>
  <w:comment w:id="93" w:author="David Nelson" w:date="2018-12-12T16:58:00Z" w:initials="DN">
    <w:p w14:paraId="00CA6DA0" w14:textId="48B2F319" w:rsidR="000C3E1B" w:rsidRDefault="000C3E1B">
      <w:pPr>
        <w:pStyle w:val="CommentText"/>
      </w:pPr>
      <w:r>
        <w:rPr>
          <w:rStyle w:val="CommentReference"/>
        </w:rPr>
        <w:annotationRef/>
      </w:r>
      <w:r>
        <w:t>Could one reason be that Trial 1 was in July, Trial 2 was in January, and Trial 3 was in June? What can you say from the literature about the variability of bacterial species on a seasonal &amp; temperature basis?</w:t>
      </w:r>
    </w:p>
  </w:comment>
  <w:comment w:id="96" w:author="Microsoft Office User" w:date="2019-01-07T13:47:00Z" w:initials="Office">
    <w:p w14:paraId="2EA50FB3" w14:textId="4D77D53C" w:rsidR="000C3E1B" w:rsidRDefault="000C3E1B">
      <w:pPr>
        <w:pStyle w:val="CommentText"/>
      </w:pPr>
      <w:r>
        <w:rPr>
          <w:rStyle w:val="CommentReference"/>
        </w:rPr>
        <w:annotationRef/>
      </w:r>
      <w:r>
        <w:t>Of course there will be interactions between these three types of organisms. Use a stronger word that suggest.  Showing specific types of interactions?</w:t>
      </w:r>
    </w:p>
  </w:comment>
  <w:comment w:id="99" w:author="Microsoft Office User" w:date="2019-01-07T13:51:00Z" w:initials="Office">
    <w:p w14:paraId="5DC1AAA6" w14:textId="76A08583" w:rsidR="000C3E1B" w:rsidRDefault="000C3E1B">
      <w:pPr>
        <w:pStyle w:val="CommentText"/>
      </w:pPr>
      <w:r>
        <w:rPr>
          <w:rStyle w:val="CommentReference"/>
        </w:rPr>
        <w:annotationRef/>
      </w:r>
      <w:r>
        <w:t>Too vague. What type of chemistry?</w:t>
      </w:r>
    </w:p>
  </w:comment>
  <w:comment w:id="100" w:author="David Nelson" w:date="2018-12-12T17:00:00Z" w:initials="DN">
    <w:p w14:paraId="4600237B" w14:textId="45CCDFE3" w:rsidR="000C3E1B" w:rsidRDefault="000C3E1B">
      <w:pPr>
        <w:pStyle w:val="CommentText"/>
      </w:pPr>
      <w:r>
        <w:rPr>
          <w:rStyle w:val="CommentReference"/>
        </w:rPr>
        <w:annotationRef/>
      </w:r>
      <w:r>
        <w:t>Since you have supplemental data, why not show these data?</w:t>
      </w:r>
    </w:p>
  </w:comment>
  <w:comment w:id="101" w:author="David Nelson" w:date="2018-12-12T17:07:00Z" w:initials="DN">
    <w:p w14:paraId="694C014A" w14:textId="59027B44" w:rsidR="000C3E1B" w:rsidRDefault="000C3E1B">
      <w:pPr>
        <w:pStyle w:val="CommentText"/>
      </w:pPr>
      <w:r>
        <w:rPr>
          <w:rStyle w:val="CommentReference"/>
        </w:rPr>
        <w:annotationRef/>
      </w:r>
      <w:r>
        <w:t>How do Fig. 6 data affect this statement? Not exactly global, but treatment did affect Vibrio spp.</w:t>
      </w:r>
    </w:p>
  </w:comment>
  <w:comment w:id="109" w:author="David Nelson" w:date="2018-12-12T17:10:00Z" w:initials="DN">
    <w:p w14:paraId="339EDEF0" w14:textId="236FB072" w:rsidR="000C3E1B" w:rsidRDefault="000C3E1B">
      <w:pPr>
        <w:pStyle w:val="CommentText"/>
      </w:pPr>
      <w:r>
        <w:rPr>
          <w:rStyle w:val="CommentReference"/>
        </w:rPr>
        <w:annotationRef/>
      </w:r>
      <w:r>
        <w:t>Huh? Does this really follow?</w:t>
      </w:r>
    </w:p>
  </w:comment>
  <w:comment w:id="110" w:author="Microsoft Office User" w:date="2019-01-07T13:57:00Z" w:initials="Office">
    <w:p w14:paraId="1C960C09" w14:textId="7E81A508" w:rsidR="000C3E1B" w:rsidRDefault="000C3E1B">
      <w:pPr>
        <w:pStyle w:val="CommentText"/>
      </w:pPr>
      <w:r>
        <w:rPr>
          <w:rStyle w:val="CommentReference"/>
        </w:rPr>
        <w:annotationRef/>
      </w:r>
      <w:r>
        <w:t xml:space="preserve">I would delete.  </w:t>
      </w:r>
    </w:p>
  </w:comment>
  <w:comment w:id="111" w:author="David Nelson" w:date="2018-12-12T17:11:00Z" w:initials="DN">
    <w:p w14:paraId="0B3C8EAB" w14:textId="5167769D" w:rsidR="000C3E1B" w:rsidRDefault="000C3E1B">
      <w:pPr>
        <w:pStyle w:val="CommentText"/>
      </w:pPr>
      <w:r>
        <w:rPr>
          <w:rStyle w:val="CommentReference"/>
        </w:rPr>
        <w:annotationRef/>
      </w:r>
      <w:r>
        <w:t>OK, but was there anything that might account for these two different types of results?</w:t>
      </w:r>
    </w:p>
  </w:comment>
  <w:comment w:id="112" w:author="Microsoft Office User" w:date="2019-01-07T13:59:00Z" w:initials="Office">
    <w:p w14:paraId="7F90A4C6" w14:textId="6213F1E7" w:rsidR="000C3E1B" w:rsidRDefault="000C3E1B">
      <w:pPr>
        <w:pStyle w:val="CommentText"/>
      </w:pPr>
      <w:r>
        <w:rPr>
          <w:rStyle w:val="CommentReference"/>
        </w:rPr>
        <w:annotationRef/>
      </w:r>
      <w:r>
        <w:t>Not sure if this is true, but worth including if so.</w:t>
      </w:r>
    </w:p>
  </w:comment>
  <w:comment w:id="115" w:author="David Nelson" w:date="2018-12-12T17:13:00Z" w:initials="DN">
    <w:p w14:paraId="28E54F59" w14:textId="14602D82" w:rsidR="000C3E1B" w:rsidRDefault="000C3E1B">
      <w:pPr>
        <w:pStyle w:val="CommentText"/>
      </w:pPr>
      <w:r>
        <w:rPr>
          <w:rStyle w:val="CommentReference"/>
        </w:rPr>
        <w:annotationRef/>
      </w:r>
      <w:r>
        <w:t>You are repeating what you wrote above (highlighted in the paragraph above.</w:t>
      </w:r>
    </w:p>
  </w:comment>
  <w:comment w:id="118" w:author="David Nelson" w:date="2018-12-12T17:16:00Z" w:initials="DN">
    <w:p w14:paraId="51F08BD2" w14:textId="43DAE840" w:rsidR="000C3E1B" w:rsidRDefault="000C3E1B">
      <w:pPr>
        <w:pStyle w:val="CommentText"/>
      </w:pPr>
      <w:r>
        <w:rPr>
          <w:rStyle w:val="CommentReference"/>
        </w:rPr>
        <w:annotationRef/>
      </w:r>
      <w:r>
        <w:t xml:space="preserve">So do these data also suggest that the presence of </w:t>
      </w:r>
      <w:r w:rsidRPr="00486303">
        <w:rPr>
          <w:i/>
        </w:rPr>
        <w:t>B. pumilus</w:t>
      </w:r>
      <w:r>
        <w:t xml:space="preserve"> RI06-95 affects the microbial community of the oysters?</w:t>
      </w:r>
    </w:p>
  </w:comment>
  <w:comment w:id="120" w:author="Microsoft Office User" w:date="2019-01-07T14:42:00Z" w:initials="Office">
    <w:p w14:paraId="2D184433" w14:textId="5E8D4634" w:rsidR="000C3E1B" w:rsidRDefault="000C3E1B">
      <w:pPr>
        <w:pStyle w:val="CommentText"/>
      </w:pPr>
      <w:r>
        <w:rPr>
          <w:rStyle w:val="CommentReference"/>
        </w:rPr>
        <w:annotationRef/>
      </w:r>
      <w:r>
        <w:t>With Bp RI06-95?  I think so….</w:t>
      </w:r>
    </w:p>
  </w:comment>
  <w:comment w:id="122" w:author="Microsoft Office User" w:date="2019-01-07T14:01:00Z" w:initials="Office">
    <w:p w14:paraId="15F9BBAE" w14:textId="37E04C53" w:rsidR="000C3E1B" w:rsidRDefault="000C3E1B">
      <w:pPr>
        <w:pStyle w:val="CommentText"/>
      </w:pPr>
      <w:r>
        <w:rPr>
          <w:rStyle w:val="CommentReference"/>
        </w:rPr>
        <w:annotationRef/>
      </w:r>
      <w:r>
        <w:t>Not sure what this means.  Need to be more specific.</w:t>
      </w:r>
    </w:p>
  </w:comment>
  <w:comment w:id="154" w:author="David Nelson" w:date="2018-12-12T17:17:00Z" w:initials="DN">
    <w:p w14:paraId="7C1B4DDC" w14:textId="423CCF8D" w:rsidR="000C3E1B" w:rsidRDefault="000C3E1B">
      <w:pPr>
        <w:pStyle w:val="CommentText"/>
      </w:pPr>
      <w:r>
        <w:rPr>
          <w:rStyle w:val="CommentReference"/>
        </w:rPr>
        <w:annotationRef/>
      </w:r>
      <w:r>
        <w:t>Due to low temperature and all the things that flow from that.</w:t>
      </w:r>
    </w:p>
  </w:comment>
  <w:comment w:id="166" w:author="David Nelson" w:date="2018-12-13T10:28:00Z" w:initials="DN">
    <w:p w14:paraId="49ADF803" w14:textId="4CB06483" w:rsidR="000C3E1B" w:rsidRDefault="000C3E1B">
      <w:pPr>
        <w:pStyle w:val="CommentText"/>
      </w:pPr>
      <w:r>
        <w:rPr>
          <w:rStyle w:val="CommentReference"/>
        </w:rPr>
        <w:annotationRef/>
      </w:r>
      <w:r>
        <w:t>How was this sequencing any higher resolution than in Trials 1 &amp; 2? All used Ilumina MiSeq. The only difference is using V6 rather than the V4 region.</w:t>
      </w:r>
    </w:p>
  </w:comment>
  <w:comment w:id="169" w:author="David Nelson" w:date="2018-12-13T10:58:00Z" w:initials="DN">
    <w:p w14:paraId="57F1F808" w14:textId="6FDB91C7" w:rsidR="000C3E1B" w:rsidRDefault="000C3E1B">
      <w:pPr>
        <w:pStyle w:val="CommentText"/>
      </w:pPr>
      <w:r>
        <w:rPr>
          <w:rStyle w:val="CommentReference"/>
        </w:rPr>
        <w:annotationRef/>
      </w:r>
      <w:r>
        <w:t>A bit awkward and not clear. Consider rewriting to include some percentages that will make the data more obvious. Please check your Fig. 6 data. Assign percentages of abundance for each oligotype found in the data. This will allow you to better follow the changes over time.</w:t>
      </w:r>
    </w:p>
  </w:comment>
  <w:comment w:id="212" w:author="Microsoft Office User" w:date="2019-01-07T14:56:00Z" w:initials="Office">
    <w:p w14:paraId="2D3C3B06" w14:textId="7DCD94B0" w:rsidR="000C3E1B" w:rsidRDefault="000C3E1B">
      <w:pPr>
        <w:pStyle w:val="CommentText"/>
      </w:pPr>
      <w:r>
        <w:rPr>
          <w:rStyle w:val="CommentReference"/>
        </w:rPr>
        <w:annotationRef/>
      </w:r>
      <w:r>
        <w:t>Was this shown?  I forget….  Age!</w:t>
      </w:r>
    </w:p>
  </w:comment>
  <w:comment w:id="292" w:author="Microsoft Office User" w:date="2019-01-07T15:30:00Z" w:initials="Office">
    <w:p w14:paraId="19754991" w14:textId="41808B8E" w:rsidR="00643BA1" w:rsidRDefault="00643BA1">
      <w:pPr>
        <w:pStyle w:val="CommentText"/>
      </w:pPr>
      <w:r>
        <w:rPr>
          <w:rStyle w:val="CommentReference"/>
        </w:rPr>
        <w:annotationRef/>
      </w:r>
      <w:r>
        <w:t>I suggest deleting or moving this section.  Does is really speak to the topic sentence of the power of how a co-occurrence network can inform on probiotic activity?</w:t>
      </w:r>
    </w:p>
  </w:comment>
  <w:comment w:id="299" w:author="David Nelson" w:date="2018-12-13T11:09:00Z" w:initials="DN">
    <w:p w14:paraId="4F4EC865" w14:textId="3B934840" w:rsidR="000C3E1B" w:rsidRDefault="000C3E1B">
      <w:pPr>
        <w:pStyle w:val="CommentText"/>
      </w:pPr>
      <w:r>
        <w:rPr>
          <w:rStyle w:val="CommentReference"/>
        </w:rPr>
        <w:annotationRef/>
      </w:r>
      <w:r>
        <w:t xml:space="preserve">I would reword this sentence to make it more clear: “The use of two different 16S amplicons, different extraction methods based on trial or ample type, and differing sequencing methods may have created biases in this study.” What do you mean by differing sequencing methods? How did the sequencing methods differ? You used the Illumina MiSeq kits – all one method. </w:t>
      </w:r>
    </w:p>
  </w:comment>
  <w:comment w:id="300" w:author="David Nelson" w:date="2018-12-13T11:09:00Z" w:initials="DN">
    <w:p w14:paraId="34360844" w14:textId="3D0B4DE2" w:rsidR="000C3E1B" w:rsidRDefault="000C3E1B">
      <w:pPr>
        <w:pStyle w:val="CommentText"/>
      </w:pPr>
      <w:r>
        <w:rPr>
          <w:rStyle w:val="CommentReference"/>
        </w:rPr>
        <w:annotationRef/>
      </w:r>
      <w:r>
        <w:t>What do you mean?</w:t>
      </w:r>
    </w:p>
  </w:comment>
  <w:comment w:id="324" w:author="Microsoft Office User" w:date="2019-01-07T15:39:00Z" w:initials="Office">
    <w:p w14:paraId="750A1FEF" w14:textId="2F90AA3B" w:rsidR="004A360C" w:rsidRDefault="004A360C">
      <w:pPr>
        <w:pStyle w:val="CommentText"/>
      </w:pPr>
      <w:r>
        <w:rPr>
          <w:rStyle w:val="CommentReference"/>
        </w:rPr>
        <w:annotationRef/>
      </w:r>
      <w:r>
        <w:t>Need to italicize genus and species names throughout.  Helm and Socha appear in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F1923E" w15:done="0"/>
  <w15:commentEx w15:paraId="248436FB" w15:done="0"/>
  <w15:commentEx w15:paraId="6ABFC5AD" w15:done="0"/>
  <w15:commentEx w15:paraId="75333BEF" w15:paraIdParent="6ABFC5AD" w15:done="0"/>
  <w15:commentEx w15:paraId="594E532C" w15:done="0"/>
  <w15:commentEx w15:paraId="28CE2AA1" w15:done="0"/>
  <w15:commentEx w15:paraId="024595D7" w15:done="0"/>
  <w15:commentEx w15:paraId="62ACA5E3" w15:done="0"/>
  <w15:commentEx w15:paraId="370BCF4B" w15:done="0"/>
  <w15:commentEx w15:paraId="44A0BABA" w15:done="0"/>
  <w15:commentEx w15:paraId="61D198B9" w15:done="0"/>
  <w15:commentEx w15:paraId="3E7614BD" w15:done="0"/>
  <w15:commentEx w15:paraId="380B6314" w15:done="0"/>
  <w15:commentEx w15:paraId="6BEB785D" w15:done="0"/>
  <w15:commentEx w15:paraId="034A3C8B" w15:done="0"/>
  <w15:commentEx w15:paraId="6FAD6636" w15:done="0"/>
  <w15:commentEx w15:paraId="2FA68324" w15:done="0"/>
  <w15:commentEx w15:paraId="1B945A44" w15:done="0"/>
  <w15:commentEx w15:paraId="3E026CF2" w15:done="0"/>
  <w15:commentEx w15:paraId="30F9B09E" w15:done="0"/>
  <w15:commentEx w15:paraId="00CA6DA0" w15:done="0"/>
  <w15:commentEx w15:paraId="2EA50FB3" w15:done="0"/>
  <w15:commentEx w15:paraId="5DC1AAA6" w15:done="0"/>
  <w15:commentEx w15:paraId="4600237B" w15:done="0"/>
  <w15:commentEx w15:paraId="694C014A" w15:done="0"/>
  <w15:commentEx w15:paraId="339EDEF0" w15:done="0"/>
  <w15:commentEx w15:paraId="1C960C09" w15:done="0"/>
  <w15:commentEx w15:paraId="0B3C8EAB" w15:done="0"/>
  <w15:commentEx w15:paraId="7F90A4C6" w15:done="0"/>
  <w15:commentEx w15:paraId="28E54F59" w15:done="0"/>
  <w15:commentEx w15:paraId="51F08BD2" w15:done="0"/>
  <w15:commentEx w15:paraId="2D184433" w15:done="0"/>
  <w15:commentEx w15:paraId="15F9BBAE" w15:done="0"/>
  <w15:commentEx w15:paraId="7C1B4DDC" w15:done="0"/>
  <w15:commentEx w15:paraId="49ADF803" w15:done="0"/>
  <w15:commentEx w15:paraId="57F1F808" w15:done="0"/>
  <w15:commentEx w15:paraId="2D3C3B06" w15:done="0"/>
  <w15:commentEx w15:paraId="19754991" w15:done="0"/>
  <w15:commentEx w15:paraId="4F4EC865" w15:done="0"/>
  <w15:commentEx w15:paraId="34360844" w15:done="0"/>
  <w15:commentEx w15:paraId="750A1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1923E" w16cid:durableId="1FB0E456"/>
  <w16cid:commentId w16cid:paraId="248436FB" w16cid:durableId="1FB0E47A"/>
  <w16cid:commentId w16cid:paraId="6ABFC5AD" w16cid:durableId="1F2515F6"/>
  <w16cid:commentId w16cid:paraId="75333BEF" w16cid:durableId="1FABC02A"/>
  <w16cid:commentId w16cid:paraId="594E532C" w16cid:durableId="1FDF3FDB"/>
  <w16cid:commentId w16cid:paraId="28CE2AA1" w16cid:durableId="1FDF3FDC"/>
  <w16cid:commentId w16cid:paraId="024595D7" w16cid:durableId="1FDF3FDD"/>
  <w16cid:commentId w16cid:paraId="62ACA5E3" w16cid:durableId="1FDF3FDE"/>
  <w16cid:commentId w16cid:paraId="370BCF4B" w16cid:durableId="1FDF3FDF"/>
  <w16cid:commentId w16cid:paraId="44A0BABA" w16cid:durableId="1FDF3FE0"/>
  <w16cid:commentId w16cid:paraId="61D198B9" w16cid:durableId="1FDF3FE1"/>
  <w16cid:commentId w16cid:paraId="3E7614BD" w16cid:durableId="1FDF3FE2"/>
  <w16cid:commentId w16cid:paraId="380B6314" w16cid:durableId="1FDF3FE3"/>
  <w16cid:commentId w16cid:paraId="6BEB785D" w16cid:durableId="1FDF3FE4"/>
  <w16cid:commentId w16cid:paraId="034A3C8B" w16cid:durableId="1FDF3FE5"/>
  <w16cid:commentId w16cid:paraId="6FAD6636" w16cid:durableId="1FDF3FE6"/>
  <w16cid:commentId w16cid:paraId="2FA68324" w16cid:durableId="1FDF3FE7"/>
  <w16cid:commentId w16cid:paraId="1B945A44" w16cid:durableId="1FDF3FE8"/>
  <w16cid:commentId w16cid:paraId="3E026CF2" w16cid:durableId="1FDF3FE9"/>
  <w16cid:commentId w16cid:paraId="30F9B09E" w16cid:durableId="1FDF3FEA"/>
  <w16cid:commentId w16cid:paraId="00CA6DA0" w16cid:durableId="1FDF3FEB"/>
  <w16cid:commentId w16cid:paraId="2EA50FB3" w16cid:durableId="1FDF3FEC"/>
  <w16cid:commentId w16cid:paraId="5DC1AAA6" w16cid:durableId="1FDF3FED"/>
  <w16cid:commentId w16cid:paraId="4600237B" w16cid:durableId="1FDF3FEE"/>
  <w16cid:commentId w16cid:paraId="694C014A" w16cid:durableId="1FDF3FEF"/>
  <w16cid:commentId w16cid:paraId="339EDEF0" w16cid:durableId="1FDF3FF0"/>
  <w16cid:commentId w16cid:paraId="1C960C09" w16cid:durableId="1FDF3FF1"/>
  <w16cid:commentId w16cid:paraId="0B3C8EAB" w16cid:durableId="1FDF3FF2"/>
  <w16cid:commentId w16cid:paraId="7F90A4C6" w16cid:durableId="1FDF3FF3"/>
  <w16cid:commentId w16cid:paraId="28E54F59" w16cid:durableId="1FDF3FF4"/>
  <w16cid:commentId w16cid:paraId="51F08BD2" w16cid:durableId="1FDF3FF5"/>
  <w16cid:commentId w16cid:paraId="2D184433" w16cid:durableId="1FDF3FF6"/>
  <w16cid:commentId w16cid:paraId="15F9BBAE" w16cid:durableId="1FDF3FF7"/>
  <w16cid:commentId w16cid:paraId="7C1B4DDC" w16cid:durableId="1FDF3FF8"/>
  <w16cid:commentId w16cid:paraId="49ADF803" w16cid:durableId="1FDF3FF9"/>
  <w16cid:commentId w16cid:paraId="57F1F808" w16cid:durableId="1FDF3FFA"/>
  <w16cid:commentId w16cid:paraId="2D3C3B06" w16cid:durableId="1FDF3FFB"/>
  <w16cid:commentId w16cid:paraId="19754991" w16cid:durableId="1FDF3FFC"/>
  <w16cid:commentId w16cid:paraId="4F4EC865" w16cid:durableId="1FDF3FFD"/>
  <w16cid:commentId w16cid:paraId="34360844" w16cid:durableId="1FDF3FFE"/>
  <w16cid:commentId w16cid:paraId="750A1FEF" w16cid:durableId="1FDF3F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031721" w14:textId="77777777" w:rsidR="00877733" w:rsidRDefault="00877733" w:rsidP="00117666">
      <w:pPr>
        <w:spacing w:after="0"/>
      </w:pPr>
      <w:r>
        <w:separator/>
      </w:r>
    </w:p>
  </w:endnote>
  <w:endnote w:type="continuationSeparator" w:id="0">
    <w:p w14:paraId="286CF8DD" w14:textId="77777777" w:rsidR="00877733" w:rsidRDefault="0087773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0C3E1B" w:rsidRPr="00577C4C" w:rsidRDefault="000C3E1B">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0C3E1B" w:rsidRPr="00577C4C" w:rsidRDefault="000C3E1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60C" w:rsidRPr="004A360C">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0C3E1B" w:rsidRPr="00577C4C" w:rsidRDefault="000C3E1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60C" w:rsidRPr="004A360C">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0C3E1B" w:rsidRPr="00577C4C" w:rsidRDefault="000C3E1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0C3E1B" w:rsidRPr="00577C4C" w:rsidRDefault="000C3E1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60C" w:rsidRPr="004A360C">
                            <w:rPr>
                              <w:noProof/>
                              <w:color w:val="000000" w:themeColor="text1"/>
                              <w:sz w:val="22"/>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0C3E1B" w:rsidRPr="00577C4C" w:rsidRDefault="000C3E1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4A360C" w:rsidRPr="004A360C">
                      <w:rPr>
                        <w:noProof/>
                        <w:color w:val="000000" w:themeColor="text1"/>
                        <w:sz w:val="22"/>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7DB28" w14:textId="77777777" w:rsidR="00877733" w:rsidRDefault="00877733" w:rsidP="00117666">
      <w:pPr>
        <w:spacing w:after="0"/>
      </w:pPr>
      <w:r>
        <w:separator/>
      </w:r>
    </w:p>
  </w:footnote>
  <w:footnote w:type="continuationSeparator" w:id="0">
    <w:p w14:paraId="52A9B742" w14:textId="77777777" w:rsidR="00877733" w:rsidRDefault="0087773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0C3E1B" w:rsidRPr="007E3148" w:rsidRDefault="000C3E1B"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0C3E1B" w:rsidRPr="00A849B0" w:rsidRDefault="000C3E1B"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0C3E1B" w:rsidRDefault="000C3E1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F6E4537"/>
    <w:multiLevelType w:val="hybridMultilevel"/>
    <w:tmpl w:val="BA6E9E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4"/>
  </w:num>
  <w:num w:numId="3">
    <w:abstractNumId w:val="1"/>
  </w:num>
  <w:num w:numId="4">
    <w:abstractNumId w:val="1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9"/>
  </w:num>
  <w:num w:numId="8">
    <w:abstractNumId w:val="7"/>
  </w:num>
  <w:num w:numId="9">
    <w:abstractNumId w:val="10"/>
  </w:num>
  <w:num w:numId="10">
    <w:abstractNumId w:val="8"/>
  </w:num>
  <w:num w:numId="11">
    <w:abstractNumId w:val="2"/>
  </w:num>
  <w:num w:numId="12">
    <w:abstractNumId w:val="18"/>
  </w:num>
  <w:num w:numId="13">
    <w:abstractNumId w:val="13"/>
  </w:num>
  <w:num w:numId="14">
    <w:abstractNumId w:val="4"/>
  </w:num>
  <w:num w:numId="15">
    <w:abstractNumId w:val="12"/>
  </w:num>
  <w:num w:numId="16">
    <w:abstractNumId w:val="15"/>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6"/>
  </w:num>
  <w:num w:numId="20">
    <w:abstractNumId w:val="17"/>
  </w:num>
  <w:num w:numId="21">
    <w:abstractNumId w:val="3"/>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rson w15:author="Marta Gomez-Chiarri">
    <w15:presenceInfo w15:providerId="None" w15:userId="Marta Gomez-Chiarr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2012"/>
    <w:rsid w:val="00015F54"/>
    <w:rsid w:val="000163DD"/>
    <w:rsid w:val="00017B6E"/>
    <w:rsid w:val="0002018A"/>
    <w:rsid w:val="00021B3E"/>
    <w:rsid w:val="00022D41"/>
    <w:rsid w:val="000259A6"/>
    <w:rsid w:val="00026D10"/>
    <w:rsid w:val="0003008B"/>
    <w:rsid w:val="00030625"/>
    <w:rsid w:val="00031091"/>
    <w:rsid w:val="00034304"/>
    <w:rsid w:val="0003441F"/>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09F1"/>
    <w:rsid w:val="000628D5"/>
    <w:rsid w:val="00062DA6"/>
    <w:rsid w:val="00063D84"/>
    <w:rsid w:val="00064AD7"/>
    <w:rsid w:val="0006600D"/>
    <w:rsid w:val="0006636D"/>
    <w:rsid w:val="000664EA"/>
    <w:rsid w:val="0006784C"/>
    <w:rsid w:val="0007021A"/>
    <w:rsid w:val="000724E5"/>
    <w:rsid w:val="00072CD2"/>
    <w:rsid w:val="0007306D"/>
    <w:rsid w:val="00075E17"/>
    <w:rsid w:val="00077D53"/>
    <w:rsid w:val="00077F78"/>
    <w:rsid w:val="00081394"/>
    <w:rsid w:val="00082106"/>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A760E"/>
    <w:rsid w:val="000B0913"/>
    <w:rsid w:val="000B18DC"/>
    <w:rsid w:val="000B2247"/>
    <w:rsid w:val="000B34BD"/>
    <w:rsid w:val="000B435B"/>
    <w:rsid w:val="000B6772"/>
    <w:rsid w:val="000C1F38"/>
    <w:rsid w:val="000C3E1B"/>
    <w:rsid w:val="000C415A"/>
    <w:rsid w:val="000C4FFA"/>
    <w:rsid w:val="000C7E2A"/>
    <w:rsid w:val="000D0CEE"/>
    <w:rsid w:val="000D4827"/>
    <w:rsid w:val="000D4D99"/>
    <w:rsid w:val="000D585E"/>
    <w:rsid w:val="000D633A"/>
    <w:rsid w:val="000D6B50"/>
    <w:rsid w:val="000D73C1"/>
    <w:rsid w:val="000E0D39"/>
    <w:rsid w:val="000E1A35"/>
    <w:rsid w:val="000E2F3B"/>
    <w:rsid w:val="000E2FA7"/>
    <w:rsid w:val="000E5402"/>
    <w:rsid w:val="000E7BC8"/>
    <w:rsid w:val="000F10C3"/>
    <w:rsid w:val="000F4CFB"/>
    <w:rsid w:val="000F5347"/>
    <w:rsid w:val="000F59FF"/>
    <w:rsid w:val="000F5C44"/>
    <w:rsid w:val="000F60AA"/>
    <w:rsid w:val="000F6BA3"/>
    <w:rsid w:val="000F778B"/>
    <w:rsid w:val="000F78EE"/>
    <w:rsid w:val="000F7EEE"/>
    <w:rsid w:val="000F7F06"/>
    <w:rsid w:val="00101703"/>
    <w:rsid w:val="00102A06"/>
    <w:rsid w:val="00111D7E"/>
    <w:rsid w:val="00111ED0"/>
    <w:rsid w:val="00117666"/>
    <w:rsid w:val="00120487"/>
    <w:rsid w:val="00120B5A"/>
    <w:rsid w:val="0012239F"/>
    <w:rsid w:val="001223A7"/>
    <w:rsid w:val="00123348"/>
    <w:rsid w:val="00123436"/>
    <w:rsid w:val="00125A34"/>
    <w:rsid w:val="0012765D"/>
    <w:rsid w:val="00130DB8"/>
    <w:rsid w:val="0013116A"/>
    <w:rsid w:val="0013337E"/>
    <w:rsid w:val="00133435"/>
    <w:rsid w:val="00134256"/>
    <w:rsid w:val="001358F8"/>
    <w:rsid w:val="00141DFC"/>
    <w:rsid w:val="00142B41"/>
    <w:rsid w:val="001444D0"/>
    <w:rsid w:val="00144BD2"/>
    <w:rsid w:val="00145911"/>
    <w:rsid w:val="00147395"/>
    <w:rsid w:val="0015035B"/>
    <w:rsid w:val="00151C0A"/>
    <w:rsid w:val="00151F40"/>
    <w:rsid w:val="001525F4"/>
    <w:rsid w:val="001535C8"/>
    <w:rsid w:val="00154B6A"/>
    <w:rsid w:val="001552C9"/>
    <w:rsid w:val="001559CB"/>
    <w:rsid w:val="00162D70"/>
    <w:rsid w:val="00163026"/>
    <w:rsid w:val="001630B7"/>
    <w:rsid w:val="00163789"/>
    <w:rsid w:val="001645A3"/>
    <w:rsid w:val="00164D16"/>
    <w:rsid w:val="001669B8"/>
    <w:rsid w:val="00171FE8"/>
    <w:rsid w:val="001738CB"/>
    <w:rsid w:val="00174B53"/>
    <w:rsid w:val="00176B3E"/>
    <w:rsid w:val="00177D84"/>
    <w:rsid w:val="00181346"/>
    <w:rsid w:val="001833D1"/>
    <w:rsid w:val="0018444C"/>
    <w:rsid w:val="00187EA7"/>
    <w:rsid w:val="00192443"/>
    <w:rsid w:val="00192704"/>
    <w:rsid w:val="0019552A"/>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6B1D"/>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2E6E"/>
    <w:rsid w:val="00243241"/>
    <w:rsid w:val="002500BF"/>
    <w:rsid w:val="00250C99"/>
    <w:rsid w:val="00251AFE"/>
    <w:rsid w:val="00251F63"/>
    <w:rsid w:val="00252332"/>
    <w:rsid w:val="00252371"/>
    <w:rsid w:val="00254EDF"/>
    <w:rsid w:val="00261D69"/>
    <w:rsid w:val="00261E92"/>
    <w:rsid w:val="0026252E"/>
    <w:rsid w:val="002629A3"/>
    <w:rsid w:val="00263E62"/>
    <w:rsid w:val="00264882"/>
    <w:rsid w:val="00265660"/>
    <w:rsid w:val="002673CC"/>
    <w:rsid w:val="00267D18"/>
    <w:rsid w:val="002703D8"/>
    <w:rsid w:val="0027083A"/>
    <w:rsid w:val="00270C49"/>
    <w:rsid w:val="002715A0"/>
    <w:rsid w:val="002767E5"/>
    <w:rsid w:val="00276F7D"/>
    <w:rsid w:val="00277EDD"/>
    <w:rsid w:val="00283096"/>
    <w:rsid w:val="0028502E"/>
    <w:rsid w:val="00285C9E"/>
    <w:rsid w:val="002868E2"/>
    <w:rsid w:val="002869C3"/>
    <w:rsid w:val="00292114"/>
    <w:rsid w:val="00292F18"/>
    <w:rsid w:val="002936E4"/>
    <w:rsid w:val="002937BF"/>
    <w:rsid w:val="0029514E"/>
    <w:rsid w:val="00296B88"/>
    <w:rsid w:val="00296B99"/>
    <w:rsid w:val="00296F62"/>
    <w:rsid w:val="002A038F"/>
    <w:rsid w:val="002A0BFE"/>
    <w:rsid w:val="002A3E66"/>
    <w:rsid w:val="002A5C9A"/>
    <w:rsid w:val="002A6348"/>
    <w:rsid w:val="002A6BEA"/>
    <w:rsid w:val="002A729A"/>
    <w:rsid w:val="002B1004"/>
    <w:rsid w:val="002B17BD"/>
    <w:rsid w:val="002B224F"/>
    <w:rsid w:val="002B39AE"/>
    <w:rsid w:val="002B4373"/>
    <w:rsid w:val="002B4554"/>
    <w:rsid w:val="002B7476"/>
    <w:rsid w:val="002B7CEE"/>
    <w:rsid w:val="002C1FD9"/>
    <w:rsid w:val="002C2EF4"/>
    <w:rsid w:val="002C38E2"/>
    <w:rsid w:val="002C5975"/>
    <w:rsid w:val="002C7377"/>
    <w:rsid w:val="002C74CA"/>
    <w:rsid w:val="002D309F"/>
    <w:rsid w:val="002D4C21"/>
    <w:rsid w:val="002D5442"/>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17C79"/>
    <w:rsid w:val="00320538"/>
    <w:rsid w:val="0032112E"/>
    <w:rsid w:val="003212D3"/>
    <w:rsid w:val="00321CAC"/>
    <w:rsid w:val="003221A4"/>
    <w:rsid w:val="0032385B"/>
    <w:rsid w:val="0032506A"/>
    <w:rsid w:val="00326308"/>
    <w:rsid w:val="003271D2"/>
    <w:rsid w:val="00327DC0"/>
    <w:rsid w:val="00330316"/>
    <w:rsid w:val="0033059C"/>
    <w:rsid w:val="003403D9"/>
    <w:rsid w:val="0034156C"/>
    <w:rsid w:val="00342DC7"/>
    <w:rsid w:val="00343855"/>
    <w:rsid w:val="00345BBD"/>
    <w:rsid w:val="00352044"/>
    <w:rsid w:val="0035227E"/>
    <w:rsid w:val="00353A51"/>
    <w:rsid w:val="003544FB"/>
    <w:rsid w:val="0035502B"/>
    <w:rsid w:val="00355138"/>
    <w:rsid w:val="0036030D"/>
    <w:rsid w:val="00362A7F"/>
    <w:rsid w:val="003631E4"/>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1B46"/>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6626"/>
    <w:rsid w:val="003E7DBB"/>
    <w:rsid w:val="003F05B8"/>
    <w:rsid w:val="003F129E"/>
    <w:rsid w:val="003F2750"/>
    <w:rsid w:val="003F488D"/>
    <w:rsid w:val="003F5AF8"/>
    <w:rsid w:val="003F7D39"/>
    <w:rsid w:val="00400A41"/>
    <w:rsid w:val="00401590"/>
    <w:rsid w:val="00402902"/>
    <w:rsid w:val="004077BF"/>
    <w:rsid w:val="00407B85"/>
    <w:rsid w:val="00410DE0"/>
    <w:rsid w:val="0041121E"/>
    <w:rsid w:val="004112BF"/>
    <w:rsid w:val="00413ECB"/>
    <w:rsid w:val="00415203"/>
    <w:rsid w:val="00416102"/>
    <w:rsid w:val="00416F8B"/>
    <w:rsid w:val="00417134"/>
    <w:rsid w:val="004209C4"/>
    <w:rsid w:val="00420C1F"/>
    <w:rsid w:val="00425787"/>
    <w:rsid w:val="004270AA"/>
    <w:rsid w:val="004270D3"/>
    <w:rsid w:val="00427495"/>
    <w:rsid w:val="00427B70"/>
    <w:rsid w:val="0043007B"/>
    <w:rsid w:val="00431F64"/>
    <w:rsid w:val="00433937"/>
    <w:rsid w:val="00433D58"/>
    <w:rsid w:val="00433D6C"/>
    <w:rsid w:val="00434AD1"/>
    <w:rsid w:val="00434B54"/>
    <w:rsid w:val="00436100"/>
    <w:rsid w:val="00442DE9"/>
    <w:rsid w:val="0044450D"/>
    <w:rsid w:val="00444F27"/>
    <w:rsid w:val="004454A0"/>
    <w:rsid w:val="00445525"/>
    <w:rsid w:val="004459F7"/>
    <w:rsid w:val="00447BBA"/>
    <w:rsid w:val="00451725"/>
    <w:rsid w:val="00451A8B"/>
    <w:rsid w:val="00451E26"/>
    <w:rsid w:val="0045339E"/>
    <w:rsid w:val="00454AEA"/>
    <w:rsid w:val="00454E13"/>
    <w:rsid w:val="0045666F"/>
    <w:rsid w:val="00456C39"/>
    <w:rsid w:val="00456CBE"/>
    <w:rsid w:val="00462EBB"/>
    <w:rsid w:val="00463E3D"/>
    <w:rsid w:val="004645AE"/>
    <w:rsid w:val="00464F81"/>
    <w:rsid w:val="00465BB6"/>
    <w:rsid w:val="00466A55"/>
    <w:rsid w:val="00467FCE"/>
    <w:rsid w:val="00474845"/>
    <w:rsid w:val="00475D9C"/>
    <w:rsid w:val="00476CA1"/>
    <w:rsid w:val="0048246A"/>
    <w:rsid w:val="00482629"/>
    <w:rsid w:val="0048337A"/>
    <w:rsid w:val="00484A45"/>
    <w:rsid w:val="00486303"/>
    <w:rsid w:val="004867A5"/>
    <w:rsid w:val="00486E2C"/>
    <w:rsid w:val="00490087"/>
    <w:rsid w:val="00491355"/>
    <w:rsid w:val="00491748"/>
    <w:rsid w:val="00492334"/>
    <w:rsid w:val="00492644"/>
    <w:rsid w:val="00492CA9"/>
    <w:rsid w:val="00495408"/>
    <w:rsid w:val="004A02FD"/>
    <w:rsid w:val="004A0649"/>
    <w:rsid w:val="004A0D42"/>
    <w:rsid w:val="004A16B4"/>
    <w:rsid w:val="004A1BF2"/>
    <w:rsid w:val="004A2B6D"/>
    <w:rsid w:val="004A360C"/>
    <w:rsid w:val="004A53FC"/>
    <w:rsid w:val="004A6B35"/>
    <w:rsid w:val="004B198F"/>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E84"/>
    <w:rsid w:val="004E51BD"/>
    <w:rsid w:val="004E749C"/>
    <w:rsid w:val="004E7D4E"/>
    <w:rsid w:val="004F009A"/>
    <w:rsid w:val="004F206E"/>
    <w:rsid w:val="004F777F"/>
    <w:rsid w:val="004F796D"/>
    <w:rsid w:val="005023BF"/>
    <w:rsid w:val="0050303F"/>
    <w:rsid w:val="00503795"/>
    <w:rsid w:val="00503C11"/>
    <w:rsid w:val="0050466A"/>
    <w:rsid w:val="0050765F"/>
    <w:rsid w:val="00507DBC"/>
    <w:rsid w:val="00512B15"/>
    <w:rsid w:val="00513CF6"/>
    <w:rsid w:val="0051440C"/>
    <w:rsid w:val="005151BE"/>
    <w:rsid w:val="00522478"/>
    <w:rsid w:val="0052342D"/>
    <w:rsid w:val="005250F2"/>
    <w:rsid w:val="00525E94"/>
    <w:rsid w:val="00526FB4"/>
    <w:rsid w:val="005276CA"/>
    <w:rsid w:val="00530C47"/>
    <w:rsid w:val="005331B9"/>
    <w:rsid w:val="00533D5E"/>
    <w:rsid w:val="00533FED"/>
    <w:rsid w:val="00534801"/>
    <w:rsid w:val="0053671E"/>
    <w:rsid w:val="00537061"/>
    <w:rsid w:val="00541624"/>
    <w:rsid w:val="005421AE"/>
    <w:rsid w:val="005428AA"/>
    <w:rsid w:val="005433E4"/>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711"/>
    <w:rsid w:val="00564DFE"/>
    <w:rsid w:val="0057064F"/>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B78CC"/>
    <w:rsid w:val="005C0C74"/>
    <w:rsid w:val="005C29B0"/>
    <w:rsid w:val="005C34A2"/>
    <w:rsid w:val="005C3963"/>
    <w:rsid w:val="005C5232"/>
    <w:rsid w:val="005C7C0C"/>
    <w:rsid w:val="005D00C0"/>
    <w:rsid w:val="005D1840"/>
    <w:rsid w:val="005D1C91"/>
    <w:rsid w:val="005D1CDB"/>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00D3D"/>
    <w:rsid w:val="0060450F"/>
    <w:rsid w:val="0061055B"/>
    <w:rsid w:val="00611015"/>
    <w:rsid w:val="00611873"/>
    <w:rsid w:val="00613512"/>
    <w:rsid w:val="006149B5"/>
    <w:rsid w:val="006151EA"/>
    <w:rsid w:val="00616D5D"/>
    <w:rsid w:val="0062154F"/>
    <w:rsid w:val="00622D90"/>
    <w:rsid w:val="0062428A"/>
    <w:rsid w:val="00626153"/>
    <w:rsid w:val="00626B52"/>
    <w:rsid w:val="0063026B"/>
    <w:rsid w:val="00631A8C"/>
    <w:rsid w:val="006345BD"/>
    <w:rsid w:val="0064111E"/>
    <w:rsid w:val="00643BA1"/>
    <w:rsid w:val="00651CA2"/>
    <w:rsid w:val="00653D60"/>
    <w:rsid w:val="0065423A"/>
    <w:rsid w:val="00656854"/>
    <w:rsid w:val="00660D05"/>
    <w:rsid w:val="00662439"/>
    <w:rsid w:val="00666A83"/>
    <w:rsid w:val="006704F8"/>
    <w:rsid w:val="00671D9A"/>
    <w:rsid w:val="0067307E"/>
    <w:rsid w:val="00673952"/>
    <w:rsid w:val="00674FBA"/>
    <w:rsid w:val="006811C1"/>
    <w:rsid w:val="00681D93"/>
    <w:rsid w:val="006834F2"/>
    <w:rsid w:val="006842D8"/>
    <w:rsid w:val="00684303"/>
    <w:rsid w:val="00686B93"/>
    <w:rsid w:val="00686C9D"/>
    <w:rsid w:val="00690F89"/>
    <w:rsid w:val="0069383C"/>
    <w:rsid w:val="00694D2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E6EF3"/>
    <w:rsid w:val="006F317A"/>
    <w:rsid w:val="007003AE"/>
    <w:rsid w:val="0070167C"/>
    <w:rsid w:val="0070477B"/>
    <w:rsid w:val="00713B39"/>
    <w:rsid w:val="00715183"/>
    <w:rsid w:val="007166B2"/>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0EED"/>
    <w:rsid w:val="00762972"/>
    <w:rsid w:val="00764396"/>
    <w:rsid w:val="00764CCF"/>
    <w:rsid w:val="00765474"/>
    <w:rsid w:val="007656EC"/>
    <w:rsid w:val="0076700A"/>
    <w:rsid w:val="007719DC"/>
    <w:rsid w:val="00773B6E"/>
    <w:rsid w:val="00777E86"/>
    <w:rsid w:val="0078046D"/>
    <w:rsid w:val="007814D7"/>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204E"/>
    <w:rsid w:val="007B3B98"/>
    <w:rsid w:val="007B3F58"/>
    <w:rsid w:val="007B4A5C"/>
    <w:rsid w:val="007B4B4A"/>
    <w:rsid w:val="007B4F1D"/>
    <w:rsid w:val="007C079B"/>
    <w:rsid w:val="007C0E3F"/>
    <w:rsid w:val="007C120F"/>
    <w:rsid w:val="007C182E"/>
    <w:rsid w:val="007C206C"/>
    <w:rsid w:val="007C254F"/>
    <w:rsid w:val="007C4AA9"/>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21A1"/>
    <w:rsid w:val="008432A2"/>
    <w:rsid w:val="00843904"/>
    <w:rsid w:val="0084639F"/>
    <w:rsid w:val="00850077"/>
    <w:rsid w:val="00850572"/>
    <w:rsid w:val="00850AA9"/>
    <w:rsid w:val="008536BA"/>
    <w:rsid w:val="0085658A"/>
    <w:rsid w:val="0086223A"/>
    <w:rsid w:val="008629A9"/>
    <w:rsid w:val="00864A4D"/>
    <w:rsid w:val="0086579B"/>
    <w:rsid w:val="00866D98"/>
    <w:rsid w:val="0087051C"/>
    <w:rsid w:val="00871C01"/>
    <w:rsid w:val="00877733"/>
    <w:rsid w:val="008808DD"/>
    <w:rsid w:val="00883B77"/>
    <w:rsid w:val="00883FC8"/>
    <w:rsid w:val="00884F60"/>
    <w:rsid w:val="00893027"/>
    <w:rsid w:val="00893C19"/>
    <w:rsid w:val="0089552D"/>
    <w:rsid w:val="008963B1"/>
    <w:rsid w:val="00897630"/>
    <w:rsid w:val="00897DE4"/>
    <w:rsid w:val="008A3E93"/>
    <w:rsid w:val="008A4210"/>
    <w:rsid w:val="008A5A06"/>
    <w:rsid w:val="008A6C65"/>
    <w:rsid w:val="008B3F1C"/>
    <w:rsid w:val="008B4368"/>
    <w:rsid w:val="008B7616"/>
    <w:rsid w:val="008B7E2A"/>
    <w:rsid w:val="008B7FCF"/>
    <w:rsid w:val="008C10AC"/>
    <w:rsid w:val="008C1485"/>
    <w:rsid w:val="008C1B91"/>
    <w:rsid w:val="008C1E25"/>
    <w:rsid w:val="008C6B28"/>
    <w:rsid w:val="008D0C8B"/>
    <w:rsid w:val="008D57EA"/>
    <w:rsid w:val="008D5842"/>
    <w:rsid w:val="008D5D17"/>
    <w:rsid w:val="008D5FEF"/>
    <w:rsid w:val="008D6C8D"/>
    <w:rsid w:val="008D781E"/>
    <w:rsid w:val="008E0048"/>
    <w:rsid w:val="008E031C"/>
    <w:rsid w:val="008E0862"/>
    <w:rsid w:val="008E2ACB"/>
    <w:rsid w:val="008E2B54"/>
    <w:rsid w:val="008E4404"/>
    <w:rsid w:val="008E49A4"/>
    <w:rsid w:val="008E58C7"/>
    <w:rsid w:val="008E5905"/>
    <w:rsid w:val="008E5A9E"/>
    <w:rsid w:val="008E6099"/>
    <w:rsid w:val="008F00C0"/>
    <w:rsid w:val="008F1024"/>
    <w:rsid w:val="008F10EE"/>
    <w:rsid w:val="008F3326"/>
    <w:rsid w:val="008F5021"/>
    <w:rsid w:val="008F57C2"/>
    <w:rsid w:val="00902313"/>
    <w:rsid w:val="00902A49"/>
    <w:rsid w:val="00906492"/>
    <w:rsid w:val="00907818"/>
    <w:rsid w:val="00910465"/>
    <w:rsid w:val="00911ACE"/>
    <w:rsid w:val="00916D86"/>
    <w:rsid w:val="00921E9C"/>
    <w:rsid w:val="009232D9"/>
    <w:rsid w:val="00924A9B"/>
    <w:rsid w:val="009256EF"/>
    <w:rsid w:val="009278E0"/>
    <w:rsid w:val="0093020B"/>
    <w:rsid w:val="00933FF4"/>
    <w:rsid w:val="00936932"/>
    <w:rsid w:val="00936C5B"/>
    <w:rsid w:val="00937C2B"/>
    <w:rsid w:val="009400EE"/>
    <w:rsid w:val="00941F62"/>
    <w:rsid w:val="00942692"/>
    <w:rsid w:val="00943573"/>
    <w:rsid w:val="00946222"/>
    <w:rsid w:val="00947883"/>
    <w:rsid w:val="00950725"/>
    <w:rsid w:val="00952619"/>
    <w:rsid w:val="0095283D"/>
    <w:rsid w:val="00952C86"/>
    <w:rsid w:val="009574F3"/>
    <w:rsid w:val="0095796C"/>
    <w:rsid w:val="00961945"/>
    <w:rsid w:val="009620CF"/>
    <w:rsid w:val="00963E27"/>
    <w:rsid w:val="00966839"/>
    <w:rsid w:val="009701BD"/>
    <w:rsid w:val="00970405"/>
    <w:rsid w:val="0097082A"/>
    <w:rsid w:val="00971B61"/>
    <w:rsid w:val="0097476E"/>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90A"/>
    <w:rsid w:val="009E6FBA"/>
    <w:rsid w:val="009F1AD4"/>
    <w:rsid w:val="009F2BED"/>
    <w:rsid w:val="009F3069"/>
    <w:rsid w:val="009F3692"/>
    <w:rsid w:val="009F5D2A"/>
    <w:rsid w:val="00A01D82"/>
    <w:rsid w:val="00A039B7"/>
    <w:rsid w:val="00A073D0"/>
    <w:rsid w:val="00A23E33"/>
    <w:rsid w:val="00A24F45"/>
    <w:rsid w:val="00A27638"/>
    <w:rsid w:val="00A278F0"/>
    <w:rsid w:val="00A315DB"/>
    <w:rsid w:val="00A3318A"/>
    <w:rsid w:val="00A34352"/>
    <w:rsid w:val="00A348D3"/>
    <w:rsid w:val="00A3711A"/>
    <w:rsid w:val="00A3775C"/>
    <w:rsid w:val="00A37FD7"/>
    <w:rsid w:val="00A41CCC"/>
    <w:rsid w:val="00A43F1F"/>
    <w:rsid w:val="00A46525"/>
    <w:rsid w:val="00A4671A"/>
    <w:rsid w:val="00A47589"/>
    <w:rsid w:val="00A50060"/>
    <w:rsid w:val="00A50D9D"/>
    <w:rsid w:val="00A53000"/>
    <w:rsid w:val="00A545C6"/>
    <w:rsid w:val="00A553A0"/>
    <w:rsid w:val="00A56852"/>
    <w:rsid w:val="00A5799B"/>
    <w:rsid w:val="00A609A7"/>
    <w:rsid w:val="00A65668"/>
    <w:rsid w:val="00A65BA5"/>
    <w:rsid w:val="00A668F6"/>
    <w:rsid w:val="00A711D7"/>
    <w:rsid w:val="00A71506"/>
    <w:rsid w:val="00A718FD"/>
    <w:rsid w:val="00A73D61"/>
    <w:rsid w:val="00A75F87"/>
    <w:rsid w:val="00A778FD"/>
    <w:rsid w:val="00A8046B"/>
    <w:rsid w:val="00A81F16"/>
    <w:rsid w:val="00A83407"/>
    <w:rsid w:val="00A84585"/>
    <w:rsid w:val="00A849B0"/>
    <w:rsid w:val="00A9084C"/>
    <w:rsid w:val="00A915B8"/>
    <w:rsid w:val="00A9230E"/>
    <w:rsid w:val="00A94ECD"/>
    <w:rsid w:val="00A95639"/>
    <w:rsid w:val="00A95D8B"/>
    <w:rsid w:val="00A95DC3"/>
    <w:rsid w:val="00A971E3"/>
    <w:rsid w:val="00AA1109"/>
    <w:rsid w:val="00AA20CB"/>
    <w:rsid w:val="00AA7AEF"/>
    <w:rsid w:val="00AB3936"/>
    <w:rsid w:val="00AB4053"/>
    <w:rsid w:val="00AB5BFC"/>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985"/>
    <w:rsid w:val="00AE6F94"/>
    <w:rsid w:val="00AE6FD9"/>
    <w:rsid w:val="00AF454E"/>
    <w:rsid w:val="00AF58FD"/>
    <w:rsid w:val="00AF627F"/>
    <w:rsid w:val="00B00012"/>
    <w:rsid w:val="00B003D5"/>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0DDB"/>
    <w:rsid w:val="00B31926"/>
    <w:rsid w:val="00B31E2F"/>
    <w:rsid w:val="00B32889"/>
    <w:rsid w:val="00B40FC7"/>
    <w:rsid w:val="00B45B43"/>
    <w:rsid w:val="00B47138"/>
    <w:rsid w:val="00B5173C"/>
    <w:rsid w:val="00B52D21"/>
    <w:rsid w:val="00B5460E"/>
    <w:rsid w:val="00B54621"/>
    <w:rsid w:val="00B57862"/>
    <w:rsid w:val="00B600A4"/>
    <w:rsid w:val="00B632D9"/>
    <w:rsid w:val="00B64791"/>
    <w:rsid w:val="00B657B8"/>
    <w:rsid w:val="00B70CBC"/>
    <w:rsid w:val="00B70EA9"/>
    <w:rsid w:val="00B718BD"/>
    <w:rsid w:val="00B7331C"/>
    <w:rsid w:val="00B73F4D"/>
    <w:rsid w:val="00B75218"/>
    <w:rsid w:val="00B75F9F"/>
    <w:rsid w:val="00B76610"/>
    <w:rsid w:val="00B76869"/>
    <w:rsid w:val="00B80025"/>
    <w:rsid w:val="00B803E4"/>
    <w:rsid w:val="00B811DE"/>
    <w:rsid w:val="00B81A43"/>
    <w:rsid w:val="00B84920"/>
    <w:rsid w:val="00B84CB4"/>
    <w:rsid w:val="00B8556A"/>
    <w:rsid w:val="00B86128"/>
    <w:rsid w:val="00B87E30"/>
    <w:rsid w:val="00B93EED"/>
    <w:rsid w:val="00B94E8E"/>
    <w:rsid w:val="00B9562A"/>
    <w:rsid w:val="00BA1850"/>
    <w:rsid w:val="00BA1F7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E7C63"/>
    <w:rsid w:val="00BF1E7C"/>
    <w:rsid w:val="00BF1F4D"/>
    <w:rsid w:val="00BF3F0D"/>
    <w:rsid w:val="00BF57B9"/>
    <w:rsid w:val="00BF59BD"/>
    <w:rsid w:val="00BF612D"/>
    <w:rsid w:val="00C012A3"/>
    <w:rsid w:val="00C023A6"/>
    <w:rsid w:val="00C037E3"/>
    <w:rsid w:val="00C037F2"/>
    <w:rsid w:val="00C040C4"/>
    <w:rsid w:val="00C04171"/>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3573C"/>
    <w:rsid w:val="00C40697"/>
    <w:rsid w:val="00C42299"/>
    <w:rsid w:val="00C4480A"/>
    <w:rsid w:val="00C50D9F"/>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5824"/>
    <w:rsid w:val="00C86A71"/>
    <w:rsid w:val="00C87184"/>
    <w:rsid w:val="00C87CA6"/>
    <w:rsid w:val="00C914D4"/>
    <w:rsid w:val="00C91509"/>
    <w:rsid w:val="00C92803"/>
    <w:rsid w:val="00C930F6"/>
    <w:rsid w:val="00C94653"/>
    <w:rsid w:val="00C948FD"/>
    <w:rsid w:val="00C95480"/>
    <w:rsid w:val="00CA069D"/>
    <w:rsid w:val="00CA3231"/>
    <w:rsid w:val="00CA4C23"/>
    <w:rsid w:val="00CA6016"/>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760"/>
    <w:rsid w:val="00D32FB0"/>
    <w:rsid w:val="00D33D2B"/>
    <w:rsid w:val="00D353A6"/>
    <w:rsid w:val="00D3698F"/>
    <w:rsid w:val="00D375FF"/>
    <w:rsid w:val="00D4024E"/>
    <w:rsid w:val="00D45514"/>
    <w:rsid w:val="00D50913"/>
    <w:rsid w:val="00D537FA"/>
    <w:rsid w:val="00D54E84"/>
    <w:rsid w:val="00D567A1"/>
    <w:rsid w:val="00D5765C"/>
    <w:rsid w:val="00D60EF7"/>
    <w:rsid w:val="00D61475"/>
    <w:rsid w:val="00D62467"/>
    <w:rsid w:val="00D65281"/>
    <w:rsid w:val="00D6630B"/>
    <w:rsid w:val="00D70C68"/>
    <w:rsid w:val="00D721C9"/>
    <w:rsid w:val="00D74104"/>
    <w:rsid w:val="00D765ED"/>
    <w:rsid w:val="00D76E1D"/>
    <w:rsid w:val="00D80C2A"/>
    <w:rsid w:val="00D80D99"/>
    <w:rsid w:val="00D820F1"/>
    <w:rsid w:val="00D82CD8"/>
    <w:rsid w:val="00D84FAF"/>
    <w:rsid w:val="00D90BED"/>
    <w:rsid w:val="00D91CEB"/>
    <w:rsid w:val="00D93003"/>
    <w:rsid w:val="00D9503C"/>
    <w:rsid w:val="00D961A8"/>
    <w:rsid w:val="00D96D62"/>
    <w:rsid w:val="00D9762E"/>
    <w:rsid w:val="00D97636"/>
    <w:rsid w:val="00D979F4"/>
    <w:rsid w:val="00D97F2D"/>
    <w:rsid w:val="00DA1DA4"/>
    <w:rsid w:val="00DA5CEF"/>
    <w:rsid w:val="00DA6A9E"/>
    <w:rsid w:val="00DB261C"/>
    <w:rsid w:val="00DB4837"/>
    <w:rsid w:val="00DB6C38"/>
    <w:rsid w:val="00DB75DD"/>
    <w:rsid w:val="00DB764F"/>
    <w:rsid w:val="00DC26E8"/>
    <w:rsid w:val="00DC289B"/>
    <w:rsid w:val="00DC367D"/>
    <w:rsid w:val="00DC62FA"/>
    <w:rsid w:val="00DC74A9"/>
    <w:rsid w:val="00DD2DDA"/>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3D0"/>
    <w:rsid w:val="00E0494E"/>
    <w:rsid w:val="00E11044"/>
    <w:rsid w:val="00E11C9F"/>
    <w:rsid w:val="00E13122"/>
    <w:rsid w:val="00E136D3"/>
    <w:rsid w:val="00E13FA7"/>
    <w:rsid w:val="00E14ED5"/>
    <w:rsid w:val="00E1574B"/>
    <w:rsid w:val="00E20832"/>
    <w:rsid w:val="00E21674"/>
    <w:rsid w:val="00E217FE"/>
    <w:rsid w:val="00E21867"/>
    <w:rsid w:val="00E21F25"/>
    <w:rsid w:val="00E24149"/>
    <w:rsid w:val="00E32A12"/>
    <w:rsid w:val="00E360CC"/>
    <w:rsid w:val="00E37F3C"/>
    <w:rsid w:val="00E40542"/>
    <w:rsid w:val="00E42655"/>
    <w:rsid w:val="00E44EBD"/>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3B9F"/>
    <w:rsid w:val="00E84072"/>
    <w:rsid w:val="00E87596"/>
    <w:rsid w:val="00E9229C"/>
    <w:rsid w:val="00E922B9"/>
    <w:rsid w:val="00E92B4F"/>
    <w:rsid w:val="00E944B9"/>
    <w:rsid w:val="00E96707"/>
    <w:rsid w:val="00E96F01"/>
    <w:rsid w:val="00EA376E"/>
    <w:rsid w:val="00EA3D3C"/>
    <w:rsid w:val="00EA5625"/>
    <w:rsid w:val="00EA5E21"/>
    <w:rsid w:val="00EA786A"/>
    <w:rsid w:val="00EB02DE"/>
    <w:rsid w:val="00EB1792"/>
    <w:rsid w:val="00EB19A0"/>
    <w:rsid w:val="00EB46A7"/>
    <w:rsid w:val="00EB56DD"/>
    <w:rsid w:val="00EC2FA8"/>
    <w:rsid w:val="00EC402D"/>
    <w:rsid w:val="00EC479A"/>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292"/>
    <w:rsid w:val="00EF6DC9"/>
    <w:rsid w:val="00EF7CCD"/>
    <w:rsid w:val="00F0208D"/>
    <w:rsid w:val="00F0390C"/>
    <w:rsid w:val="00F03BC7"/>
    <w:rsid w:val="00F04FB9"/>
    <w:rsid w:val="00F05E88"/>
    <w:rsid w:val="00F0685F"/>
    <w:rsid w:val="00F13AEA"/>
    <w:rsid w:val="00F20A61"/>
    <w:rsid w:val="00F20B9C"/>
    <w:rsid w:val="00F24D9E"/>
    <w:rsid w:val="00F259E5"/>
    <w:rsid w:val="00F25B55"/>
    <w:rsid w:val="00F305C6"/>
    <w:rsid w:val="00F3103A"/>
    <w:rsid w:val="00F32FAE"/>
    <w:rsid w:val="00F46494"/>
    <w:rsid w:val="00F47736"/>
    <w:rsid w:val="00F5374A"/>
    <w:rsid w:val="00F558AB"/>
    <w:rsid w:val="00F55D63"/>
    <w:rsid w:val="00F6173F"/>
    <w:rsid w:val="00F61D89"/>
    <w:rsid w:val="00F673CD"/>
    <w:rsid w:val="00F70975"/>
    <w:rsid w:val="00F75C38"/>
    <w:rsid w:val="00F76819"/>
    <w:rsid w:val="00F77E49"/>
    <w:rsid w:val="00F80D7B"/>
    <w:rsid w:val="00F81D6E"/>
    <w:rsid w:val="00F82FFA"/>
    <w:rsid w:val="00F84351"/>
    <w:rsid w:val="00F8534C"/>
    <w:rsid w:val="00F86ABB"/>
    <w:rsid w:val="00F97DE6"/>
    <w:rsid w:val="00F97F79"/>
    <w:rsid w:val="00FA778F"/>
    <w:rsid w:val="00FA7E0D"/>
    <w:rsid w:val="00FB0CE2"/>
    <w:rsid w:val="00FB2ABE"/>
    <w:rsid w:val="00FB2BC5"/>
    <w:rsid w:val="00FB357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2FA3"/>
    <w:rsid w:val="00FE43D5"/>
    <w:rsid w:val="00FE5526"/>
    <w:rsid w:val="00FE58AB"/>
    <w:rsid w:val="00FE63B2"/>
    <w:rsid w:val="00FE701C"/>
    <w:rsid w:val="00FE759E"/>
    <w:rsid w:val="00FE7A6D"/>
    <w:rsid w:val="00FF171B"/>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74AB8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2E9645C-ED40-44AE-B106-5775AEB1D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19</Pages>
  <Words>45277</Words>
  <Characters>258082</Characters>
  <Application>Microsoft Office Word</Application>
  <DocSecurity>0</DocSecurity>
  <Lines>2150</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20</cp:revision>
  <cp:lastPrinted>2018-04-12T18:07:00Z</cp:lastPrinted>
  <dcterms:created xsi:type="dcterms:W3CDTF">2019-01-05T19:02:00Z</dcterms:created>
  <dcterms:modified xsi:type="dcterms:W3CDTF">2019-01-0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